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intelligence2.xml" ContentType="application/vnd.ms-office.intelligence2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24E8DC3" w14:textId="30B8D300" w:rsidR="00FA0160" w:rsidRPr="00F4246F" w:rsidRDefault="00FA0160" w:rsidP="00335561">
      <w:pPr>
        <w:snapToGrid w:val="0"/>
        <w:contextualSpacing/>
        <w:jc w:val="center"/>
        <w:rPr>
          <w:rFonts w:ascii="Arial" w:hAnsi="Arial" w:cs="Arial"/>
          <w:b/>
          <w:bCs/>
          <w:sz w:val="40"/>
          <w:szCs w:val="40"/>
        </w:rPr>
      </w:pPr>
      <w:bookmarkStart w:id="0" w:name="_Toc191301260"/>
      <w:r w:rsidRPr="00F4246F">
        <w:rPr>
          <w:rFonts w:ascii="Arial" w:hAnsi="Arial" w:cs="Arial"/>
          <w:b/>
          <w:bCs/>
          <w:sz w:val="40"/>
          <w:szCs w:val="40"/>
        </w:rPr>
        <w:t>Supplementary Table 3</w:t>
      </w:r>
    </w:p>
    <w:p w14:paraId="149A6359" w14:textId="77777777" w:rsidR="0034454F" w:rsidRPr="00F4246F" w:rsidRDefault="0034454F" w:rsidP="00335561">
      <w:pPr>
        <w:snapToGrid w:val="0"/>
        <w:contextualSpacing/>
        <w:rPr>
          <w:rFonts w:ascii="Arial" w:hAnsi="Arial" w:cs="Arial"/>
          <w:b/>
          <w:bCs/>
        </w:rPr>
      </w:pPr>
    </w:p>
    <w:p w14:paraId="635576B0" w14:textId="77777777" w:rsidR="00FA0160" w:rsidRPr="00F4246F" w:rsidRDefault="00FA0160" w:rsidP="00335561">
      <w:pPr>
        <w:snapToGrid w:val="0"/>
        <w:contextualSpacing/>
        <w:rPr>
          <w:rFonts w:ascii="Arial" w:hAnsi="Arial" w:cs="Arial"/>
        </w:rPr>
      </w:pPr>
      <w:r w:rsidRPr="00F4246F">
        <w:rPr>
          <w:rFonts w:ascii="Arial" w:hAnsi="Arial" w:cs="Arial"/>
          <w:b/>
          <w:bCs/>
        </w:rPr>
        <w:t>Supplementary file 3: Prevalence of low, high score levels of social capital scale across respondent characteristics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2550"/>
        <w:gridCol w:w="2588"/>
        <w:gridCol w:w="731"/>
        <w:gridCol w:w="738"/>
        <w:gridCol w:w="731"/>
        <w:gridCol w:w="738"/>
        <w:gridCol w:w="825"/>
        <w:gridCol w:w="738"/>
      </w:tblGrid>
      <w:tr w:rsidR="00FA0160" w:rsidRPr="00F4246F" w14:paraId="3FBBAFBA" w14:textId="77777777" w:rsidTr="00AF43BD">
        <w:trPr>
          <w:trHeight w:val="20"/>
        </w:trPr>
        <w:tc>
          <w:tcPr>
            <w:tcW w:w="1322" w:type="pct"/>
            <w:shd w:val="clear" w:color="auto" w:fill="auto"/>
            <w:vAlign w:val="center"/>
          </w:tcPr>
          <w:p w14:paraId="60B72AF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Category</w:t>
            </w: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6DF7DDD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Subcategory</w:t>
            </w:r>
          </w:p>
        </w:tc>
        <w:tc>
          <w:tcPr>
            <w:tcW w:w="762" w:type="pct"/>
            <w:gridSpan w:val="2"/>
            <w:shd w:val="clear" w:color="auto" w:fill="auto"/>
            <w:noWrap/>
            <w:vAlign w:val="center"/>
            <w:hideMark/>
          </w:tcPr>
          <w:p w14:paraId="5907072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Low score</w:t>
            </w:r>
          </w:p>
          <w:p w14:paraId="7DA95E7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 (N=56887)</w:t>
            </w:r>
          </w:p>
        </w:tc>
        <w:tc>
          <w:tcPr>
            <w:tcW w:w="762" w:type="pct"/>
            <w:gridSpan w:val="2"/>
            <w:shd w:val="clear" w:color="auto" w:fill="auto"/>
            <w:noWrap/>
            <w:vAlign w:val="center"/>
            <w:hideMark/>
          </w:tcPr>
          <w:p w14:paraId="659A077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igh score</w:t>
            </w:r>
          </w:p>
          <w:p w14:paraId="611E6E2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(N=63696)</w:t>
            </w:r>
          </w:p>
        </w:tc>
        <w:tc>
          <w:tcPr>
            <w:tcW w:w="811" w:type="pct"/>
            <w:gridSpan w:val="2"/>
            <w:shd w:val="clear" w:color="auto" w:fill="auto"/>
            <w:noWrap/>
            <w:vAlign w:val="center"/>
            <w:hideMark/>
          </w:tcPr>
          <w:p w14:paraId="6775826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Total</w:t>
            </w:r>
          </w:p>
          <w:p w14:paraId="22194D6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 (N=120583)</w:t>
            </w:r>
          </w:p>
        </w:tc>
      </w:tr>
      <w:tr w:rsidR="00FA0160" w:rsidRPr="00F4246F" w14:paraId="60ED21C1" w14:textId="77777777" w:rsidTr="00AF43BD">
        <w:trPr>
          <w:trHeight w:val="20"/>
        </w:trPr>
        <w:tc>
          <w:tcPr>
            <w:tcW w:w="1322" w:type="pct"/>
            <w:shd w:val="clear" w:color="auto" w:fill="auto"/>
            <w:vAlign w:val="center"/>
          </w:tcPr>
          <w:p w14:paraId="1E5152B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</w:tcPr>
          <w:p w14:paraId="30DE9EF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379" w:type="pct"/>
            <w:shd w:val="clear" w:color="auto" w:fill="auto"/>
            <w:noWrap/>
            <w:vAlign w:val="center"/>
          </w:tcPr>
          <w:p w14:paraId="6784CF2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</w:t>
            </w:r>
          </w:p>
        </w:tc>
        <w:tc>
          <w:tcPr>
            <w:tcW w:w="383" w:type="pct"/>
            <w:shd w:val="clear" w:color="auto" w:fill="auto"/>
            <w:noWrap/>
            <w:vAlign w:val="center"/>
          </w:tcPr>
          <w:p w14:paraId="6D0B12A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%</w:t>
            </w:r>
          </w:p>
        </w:tc>
        <w:tc>
          <w:tcPr>
            <w:tcW w:w="379" w:type="pct"/>
            <w:shd w:val="clear" w:color="auto" w:fill="auto"/>
            <w:noWrap/>
            <w:vAlign w:val="center"/>
          </w:tcPr>
          <w:p w14:paraId="5CD89A6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</w:t>
            </w:r>
          </w:p>
        </w:tc>
        <w:tc>
          <w:tcPr>
            <w:tcW w:w="383" w:type="pct"/>
            <w:shd w:val="clear" w:color="auto" w:fill="auto"/>
            <w:noWrap/>
            <w:vAlign w:val="center"/>
          </w:tcPr>
          <w:p w14:paraId="7CA8C26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%</w:t>
            </w:r>
          </w:p>
        </w:tc>
        <w:tc>
          <w:tcPr>
            <w:tcW w:w="428" w:type="pct"/>
            <w:shd w:val="clear" w:color="auto" w:fill="auto"/>
            <w:noWrap/>
            <w:vAlign w:val="center"/>
          </w:tcPr>
          <w:p w14:paraId="7137BB5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</w:t>
            </w:r>
          </w:p>
        </w:tc>
        <w:tc>
          <w:tcPr>
            <w:tcW w:w="383" w:type="pct"/>
            <w:shd w:val="clear" w:color="auto" w:fill="auto"/>
            <w:noWrap/>
            <w:vAlign w:val="center"/>
          </w:tcPr>
          <w:p w14:paraId="021B007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%</w:t>
            </w:r>
          </w:p>
        </w:tc>
      </w:tr>
      <w:tr w:rsidR="00FA0160" w:rsidRPr="00F4246F" w14:paraId="164BBA25" w14:textId="77777777" w:rsidTr="00AF43BD">
        <w:trPr>
          <w:trHeight w:val="20"/>
        </w:trPr>
        <w:tc>
          <w:tcPr>
            <w:tcW w:w="1322" w:type="pct"/>
            <w:vMerge w:val="restart"/>
            <w:shd w:val="clear" w:color="auto" w:fill="auto"/>
            <w:vAlign w:val="center"/>
          </w:tcPr>
          <w:p w14:paraId="0434CB2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Age </w:t>
            </w: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7861453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-25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46A950D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192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88ECCF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1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495A653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020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2BEACDD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2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69E8AF6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212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E9D5ED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0%</w:t>
            </w:r>
          </w:p>
        </w:tc>
      </w:tr>
      <w:tr w:rsidR="00FA0160" w:rsidRPr="00F4246F" w14:paraId="62E4237F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7230C9B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54B7A57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-35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24535EE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943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2D6BD4B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.0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1CCCA82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673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725ADB8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8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22A5505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616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3B08FD2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6%</w:t>
            </w:r>
          </w:p>
        </w:tc>
      </w:tr>
      <w:tr w:rsidR="00FA0160" w:rsidRPr="00F4246F" w14:paraId="25EA3A60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65329BA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618AFBD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6-45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2BEC1F3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897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C76CFC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.9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150E121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501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7D8951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6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2ADC1E3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398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980312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.1%</w:t>
            </w:r>
          </w:p>
        </w:tc>
      </w:tr>
      <w:tr w:rsidR="00FA0160" w:rsidRPr="00F4246F" w14:paraId="356C4F11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25CE37D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7341DB9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6-55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40924CE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322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479D2F5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.1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742D9B8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569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4B581F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.0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1247791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891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AFCF5B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.5%</w:t>
            </w:r>
          </w:p>
        </w:tc>
      </w:tr>
      <w:tr w:rsidR="00FA0160" w:rsidRPr="00F4246F" w14:paraId="541A6129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17221F3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1315156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6-65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2AE279F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062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4D6CD98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.0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63E12A9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900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02BBEF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.5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3949067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9962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4189875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.8%</w:t>
            </w:r>
          </w:p>
        </w:tc>
      </w:tr>
      <w:tr w:rsidR="00FA0160" w:rsidRPr="00F4246F" w14:paraId="0E414E32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130E371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236434F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&gt;65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56519A4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435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397D9B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.9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43878E4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986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426B1DD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0.8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2265140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8421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ABE369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1.9%</w:t>
            </w:r>
          </w:p>
        </w:tc>
      </w:tr>
      <w:tr w:rsidR="00FA0160" w:rsidRPr="00F4246F" w14:paraId="7FD6FF0E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7A6199F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0D5DB09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5E4B77E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6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044A35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1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343B8EE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7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BE5501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1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573F447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3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3132AB0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1%</w:t>
            </w:r>
          </w:p>
        </w:tc>
      </w:tr>
      <w:tr w:rsidR="00FA0160" w:rsidRPr="00F4246F" w14:paraId="55BA3631" w14:textId="77777777" w:rsidTr="00AF43BD">
        <w:trPr>
          <w:trHeight w:val="20"/>
        </w:trPr>
        <w:tc>
          <w:tcPr>
            <w:tcW w:w="1322" w:type="pct"/>
            <w:vMerge w:val="restart"/>
            <w:shd w:val="clear" w:color="auto" w:fill="auto"/>
            <w:vAlign w:val="center"/>
          </w:tcPr>
          <w:p w14:paraId="7603B70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Gender</w:t>
            </w: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0791FDB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Female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06BDF09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5138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3FC3149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1.8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39FAA36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9063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F5A79A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1.3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2CF91AF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4201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B8B2FE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1.5%</w:t>
            </w:r>
          </w:p>
        </w:tc>
      </w:tr>
      <w:tr w:rsidR="00FA0160" w:rsidRPr="00F4246F" w14:paraId="060CFB39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63BDDE5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0606FEE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Male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556DBB3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0988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DB3D18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6.9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267AB3E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301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4C54D99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8.2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6E2B8D6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5289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7DCA0A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7.6%</w:t>
            </w:r>
          </w:p>
        </w:tc>
      </w:tr>
      <w:tr w:rsidR="00FA0160" w:rsidRPr="00F4246F" w14:paraId="50D52A3E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3B0E5C2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30F2F31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Other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7365149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32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07D3F77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9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69CA626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5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42D19A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3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213CE8A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17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38B69DE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6%</w:t>
            </w:r>
          </w:p>
        </w:tc>
      </w:tr>
      <w:tr w:rsidR="00FA0160" w:rsidRPr="00F4246F" w14:paraId="764B1EC7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1CC27F9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6CA683D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Would rather not say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4B1DFA0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1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80E77B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4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3E14CEF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8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3F55189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2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3E9C8B6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59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69BE92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3%</w:t>
            </w:r>
          </w:p>
        </w:tc>
      </w:tr>
      <w:tr w:rsidR="00FA0160" w:rsidRPr="00F4246F" w14:paraId="51F65C9D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3AE8B44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0C59B92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691FE19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071DEC9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0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220B3AE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23E03B3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0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6C4B76E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261D6D4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0%</w:t>
            </w:r>
          </w:p>
        </w:tc>
      </w:tr>
      <w:tr w:rsidR="00FA0160" w:rsidRPr="00F4246F" w14:paraId="242E55F8" w14:textId="77777777" w:rsidTr="00AF43BD">
        <w:trPr>
          <w:trHeight w:val="20"/>
        </w:trPr>
        <w:tc>
          <w:tcPr>
            <w:tcW w:w="1322" w:type="pct"/>
            <w:vMerge w:val="restart"/>
            <w:shd w:val="clear" w:color="auto" w:fill="auto"/>
            <w:vAlign w:val="center"/>
          </w:tcPr>
          <w:p w14:paraId="734BDDB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Education</w:t>
            </w: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408641F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A levels/College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799CDA3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240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16C997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.3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0E48657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162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0A6A3E8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.5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28EDC43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5402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448E5A6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9.4%</w:t>
            </w:r>
          </w:p>
        </w:tc>
      </w:tr>
      <w:tr w:rsidR="00FA0160" w:rsidRPr="00F4246F" w14:paraId="220C6166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20A4C1F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6BB112E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Secondary School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032E949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548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2D071D9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.6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05067D8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085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50973F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.1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36B283C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633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79753F5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.7%</w:t>
            </w:r>
          </w:p>
        </w:tc>
      </w:tr>
      <w:tr w:rsidR="00FA0160" w:rsidRPr="00F4246F" w14:paraId="5150E77D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500149B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5C75CC2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University Degree or higher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2E25790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928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EA1470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3.8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3C2FB66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1335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0D768BC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9.2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17DD27C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6263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A4B2ED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6.7%</w:t>
            </w:r>
          </w:p>
        </w:tc>
      </w:tr>
      <w:tr w:rsidR="00FA0160" w:rsidRPr="00F4246F" w14:paraId="40A4E9FD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27CD8A2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133957D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19EC18B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1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17C179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3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60A2CFA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4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1052FE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2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1F0BA2E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5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C749C8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2%</w:t>
            </w:r>
          </w:p>
        </w:tc>
      </w:tr>
      <w:tr w:rsidR="00FA0160" w:rsidRPr="00F4246F" w14:paraId="345AEF8D" w14:textId="77777777" w:rsidTr="00AF43BD">
        <w:trPr>
          <w:trHeight w:val="20"/>
        </w:trPr>
        <w:tc>
          <w:tcPr>
            <w:tcW w:w="1322" w:type="pct"/>
            <w:vMerge w:val="restart"/>
            <w:shd w:val="clear" w:color="auto" w:fill="auto"/>
            <w:vAlign w:val="center"/>
          </w:tcPr>
          <w:p w14:paraId="11B162A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Employment</w:t>
            </w: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5D2389E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Employed full-time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376E0A7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0713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394E6E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6.4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526BEE8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805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1ABC35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.4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0571767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7518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CDB4E6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1.1%</w:t>
            </w:r>
          </w:p>
        </w:tc>
      </w:tr>
      <w:tr w:rsidR="00FA0160" w:rsidRPr="00F4246F" w14:paraId="285C4111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1FA4C7E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0F96581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Employed part-time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15BE3C6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534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3E20114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.5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6F43FD8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622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E610B7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.0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0C029B2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156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B06A10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.7%</w:t>
            </w:r>
          </w:p>
        </w:tc>
      </w:tr>
      <w:tr w:rsidR="00FA0160" w:rsidRPr="00F4246F" w14:paraId="25AE403A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7638F38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</w:tcPr>
          <w:p w14:paraId="01E27CE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Furloughed</w:t>
            </w:r>
          </w:p>
        </w:tc>
        <w:tc>
          <w:tcPr>
            <w:tcW w:w="379" w:type="pct"/>
            <w:shd w:val="clear" w:color="auto" w:fill="auto"/>
            <w:noWrap/>
            <w:vAlign w:val="center"/>
          </w:tcPr>
          <w:p w14:paraId="68DE3FB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6</w:t>
            </w:r>
          </w:p>
        </w:tc>
        <w:tc>
          <w:tcPr>
            <w:tcW w:w="383" w:type="pct"/>
            <w:shd w:val="clear" w:color="auto" w:fill="auto"/>
            <w:noWrap/>
            <w:vAlign w:val="center"/>
          </w:tcPr>
          <w:p w14:paraId="313F709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1%</w:t>
            </w:r>
          </w:p>
        </w:tc>
        <w:tc>
          <w:tcPr>
            <w:tcW w:w="379" w:type="pct"/>
            <w:shd w:val="clear" w:color="auto" w:fill="auto"/>
            <w:noWrap/>
            <w:vAlign w:val="center"/>
          </w:tcPr>
          <w:p w14:paraId="69CEBC7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.0</w:t>
            </w:r>
          </w:p>
        </w:tc>
        <w:tc>
          <w:tcPr>
            <w:tcW w:w="383" w:type="pct"/>
            <w:shd w:val="clear" w:color="auto" w:fill="auto"/>
            <w:noWrap/>
            <w:vAlign w:val="center"/>
          </w:tcPr>
          <w:p w14:paraId="3B215E9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0%</w:t>
            </w:r>
          </w:p>
        </w:tc>
        <w:tc>
          <w:tcPr>
            <w:tcW w:w="428" w:type="pct"/>
            <w:shd w:val="clear" w:color="auto" w:fill="auto"/>
            <w:noWrap/>
            <w:vAlign w:val="center"/>
          </w:tcPr>
          <w:p w14:paraId="0A36077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8.0</w:t>
            </w:r>
          </w:p>
        </w:tc>
        <w:tc>
          <w:tcPr>
            <w:tcW w:w="383" w:type="pct"/>
            <w:shd w:val="clear" w:color="auto" w:fill="auto"/>
            <w:noWrap/>
            <w:vAlign w:val="center"/>
          </w:tcPr>
          <w:p w14:paraId="55C946C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0%</w:t>
            </w:r>
          </w:p>
        </w:tc>
      </w:tr>
      <w:tr w:rsidR="00FA0160" w:rsidRPr="00F4246F" w14:paraId="63987B83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28E2C06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1DFCB06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Other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0208FA2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55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2D705DC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.5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4AC9EE4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50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3FC66AD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1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39FC8BA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905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288724B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3%</w:t>
            </w:r>
          </w:p>
        </w:tc>
      </w:tr>
      <w:tr w:rsidR="00FA0160" w:rsidRPr="00F4246F" w14:paraId="3386D532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6BC7342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54293ED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Retired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4D5BD90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928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7A1BA1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.5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726D927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691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7098FEA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5.0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386F211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2619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A546A8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5.3%</w:t>
            </w:r>
          </w:p>
        </w:tc>
      </w:tr>
      <w:tr w:rsidR="00FA0160" w:rsidRPr="00F4246F" w14:paraId="39AB7818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56AD9C1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5D499EF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Self-employed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6C63E1D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71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4EDCB25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4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03B3031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277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058A150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7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1D562DB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348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0E24ED2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1%</w:t>
            </w:r>
          </w:p>
        </w:tc>
      </w:tr>
      <w:tr w:rsidR="00FA0160" w:rsidRPr="00F4246F" w14:paraId="0F9ED300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022AF2A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44ABEAE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Student (full or part-time)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125E770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79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4D094EB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.5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791D900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04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7E2B5CA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7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608EFD3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683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893F80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1%</w:t>
            </w:r>
          </w:p>
        </w:tc>
      </w:tr>
      <w:tr w:rsidR="00FA0160" w:rsidRPr="00F4246F" w14:paraId="25614344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5B11722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4755232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Unemployed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28315E1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452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08F4501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6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1FB01AE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43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4204E66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9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51072EF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295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BA1B31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0%</w:t>
            </w:r>
          </w:p>
        </w:tc>
      </w:tr>
      <w:tr w:rsidR="00FA0160" w:rsidRPr="00F4246F" w14:paraId="7E8EEA7B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1F5E587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017512D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Unpaid carer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035FB53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71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09B8D2C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7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127B1E0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28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83BF32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8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4EEC2A5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99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5216E3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2%</w:t>
            </w:r>
          </w:p>
        </w:tc>
      </w:tr>
      <w:tr w:rsidR="00FA0160" w:rsidRPr="00F4246F" w14:paraId="5E718C97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4BC6661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154798D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Volunteer (full or part-time)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76BF15B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47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BB114B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0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7374F82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57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9613FD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3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52DC14F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04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01D487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2%</w:t>
            </w:r>
          </w:p>
        </w:tc>
      </w:tr>
      <w:tr w:rsidR="00FA0160" w:rsidRPr="00F4246F" w14:paraId="3BDDEF47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452B5FC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2C058CB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6BF3156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01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788E59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9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09DD7FB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07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17A6F5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0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210E5C3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08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3EF443E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9%</w:t>
            </w:r>
          </w:p>
        </w:tc>
      </w:tr>
      <w:tr w:rsidR="00FA0160" w:rsidRPr="00F4246F" w14:paraId="0CA61FBC" w14:textId="77777777" w:rsidTr="00AF43BD">
        <w:trPr>
          <w:trHeight w:val="20"/>
        </w:trPr>
        <w:tc>
          <w:tcPr>
            <w:tcW w:w="1322" w:type="pct"/>
            <w:vMerge w:val="restart"/>
            <w:shd w:val="clear" w:color="auto" w:fill="auto"/>
            <w:vAlign w:val="center"/>
          </w:tcPr>
          <w:p w14:paraId="4C31420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Ethnicity</w:t>
            </w: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18BEA1B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Asian/Asian British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644FCD6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994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487473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3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34C4440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35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8719C3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0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698329F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929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7ED10B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.1%</w:t>
            </w:r>
          </w:p>
        </w:tc>
      </w:tr>
      <w:tr w:rsidR="00FA0160" w:rsidRPr="00F4246F" w14:paraId="0B5D4A25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5C1C231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3E7A571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British Black/African/Caribbean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766BAFE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45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C47DA4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7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0B8DB9D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98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71E99E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9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4C044E3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43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C38D55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8%</w:t>
            </w:r>
          </w:p>
        </w:tc>
      </w:tr>
      <w:tr w:rsidR="00FA0160" w:rsidRPr="00F4246F" w14:paraId="68F32FEF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14F2114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258CE41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Mixed/Multiple ethnic groups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2916713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07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D02FDC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1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56CFE76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37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00EE631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2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545D4EE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44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AA938C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6%</w:t>
            </w:r>
          </w:p>
        </w:tc>
      </w:tr>
      <w:tr w:rsidR="00FA0160" w:rsidRPr="00F4246F" w14:paraId="792886E9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5482CC4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38E37B3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 xml:space="preserve">Other ethnic group 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09FAA20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95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F26D77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8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4024997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78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71F5A2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5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68D20BF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73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D21EA5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1%</w:t>
            </w:r>
          </w:p>
        </w:tc>
      </w:tr>
      <w:tr w:rsidR="00FA0160" w:rsidRPr="00F4246F" w14:paraId="008CFEC7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22CCA16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1F583FD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White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1795CBA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8968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8B2E0D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6.1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31689F2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9004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5AD749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2.6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3A5F19F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7972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D736F9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9.5%</w:t>
            </w:r>
          </w:p>
        </w:tc>
      </w:tr>
      <w:tr w:rsidR="00FA0160" w:rsidRPr="00F4246F" w14:paraId="0833E183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3C16C2A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5035660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White and Black Caribbean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2B97905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91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7089B1E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5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6D7B93C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4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38E152D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2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3733232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45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3FD9238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4%</w:t>
            </w:r>
          </w:p>
        </w:tc>
      </w:tr>
      <w:tr w:rsidR="00FA0160" w:rsidRPr="00F4246F" w14:paraId="617FA2F1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495F034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5D0EA15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154FCCC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7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316F25F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5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101129E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90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7D80AE2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5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4CA6BD7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77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33BFD5F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5%</w:t>
            </w:r>
          </w:p>
        </w:tc>
      </w:tr>
      <w:tr w:rsidR="00FA0160" w:rsidRPr="00F4246F" w14:paraId="23D212D6" w14:textId="77777777" w:rsidTr="00AF43BD">
        <w:trPr>
          <w:trHeight w:val="20"/>
        </w:trPr>
        <w:tc>
          <w:tcPr>
            <w:tcW w:w="1322" w:type="pct"/>
            <w:vMerge w:val="restart"/>
            <w:shd w:val="clear" w:color="auto" w:fill="auto"/>
            <w:vAlign w:val="center"/>
          </w:tcPr>
          <w:p w14:paraId="789AE55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Marital Status</w:t>
            </w: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695C589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Divorced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16BFCF4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509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780C87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.4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0298457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621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26AEC3B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8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1996641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130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398AFB2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.1%</w:t>
            </w:r>
          </w:p>
        </w:tc>
      </w:tr>
      <w:tr w:rsidR="00FA0160" w:rsidRPr="00F4246F" w14:paraId="4DBE8ACD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4D29656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4823C2B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In a relationship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1EF2877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733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94443B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.8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2AE688A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398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914C82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5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5D4F726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131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4BE5E63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.1%</w:t>
            </w:r>
          </w:p>
        </w:tc>
      </w:tr>
      <w:tr w:rsidR="00FA0160" w:rsidRPr="00F4246F" w14:paraId="0D8BE913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21DFAFB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1D65DAA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Married / Civil partnership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6780F45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430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92B24C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7.7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672F628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6991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FE2B1C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8.1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56CADAA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8421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3F3273A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8.4%</w:t>
            </w:r>
          </w:p>
        </w:tc>
      </w:tr>
      <w:tr w:rsidR="00FA0160" w:rsidRPr="00F4246F" w14:paraId="0000797F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4B7926B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01CFFA4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 xml:space="preserve">Other 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22C1329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19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8BD7DB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0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488C467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33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4879436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8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6F1B113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52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7C706C8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4%</w:t>
            </w:r>
          </w:p>
        </w:tc>
      </w:tr>
      <w:tr w:rsidR="00FA0160" w:rsidRPr="00F4246F" w14:paraId="4E23EEEB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2D41B9C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4D7FF8E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Widowed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417DA59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343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0C46779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9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066768C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591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482B4A3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8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3FCC365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934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84C9CB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4%</w:t>
            </w:r>
          </w:p>
        </w:tc>
      </w:tr>
      <w:tr w:rsidR="00FA0160" w:rsidRPr="00F4246F" w14:paraId="40A020D8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5391853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10AF57C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single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31C7693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099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4A1C9A2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.1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4653B4D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927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44CBB8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.0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5EC2D85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026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73F2B1E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.6%</w:t>
            </w:r>
          </w:p>
        </w:tc>
      </w:tr>
      <w:tr w:rsidR="00FA0160" w:rsidRPr="00F4246F" w14:paraId="77021B8D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5A18D93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06519ED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0446AC9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4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2657EF9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1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168EC8A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5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7EB35D0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1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420459D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9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3BF6680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1%</w:t>
            </w:r>
          </w:p>
        </w:tc>
      </w:tr>
      <w:tr w:rsidR="00FA0160" w:rsidRPr="00F4246F" w14:paraId="44371820" w14:textId="77777777" w:rsidTr="00AF43BD">
        <w:trPr>
          <w:trHeight w:val="20"/>
        </w:trPr>
        <w:tc>
          <w:tcPr>
            <w:tcW w:w="1322" w:type="pct"/>
            <w:vMerge w:val="restart"/>
            <w:shd w:val="clear" w:color="auto" w:fill="auto"/>
            <w:vAlign w:val="center"/>
          </w:tcPr>
          <w:p w14:paraId="26E7DAD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aving relatives</w:t>
            </w: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27C37C98" w14:textId="10A898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 xml:space="preserve">0 </w:t>
            </w:r>
            <w:r w:rsidR="002D2943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DC22E1">
              <w:rPr>
                <w:rFonts w:ascii="Arial" w:hAnsi="Arial" w:cs="Arial"/>
                <w:sz w:val="16"/>
                <w:szCs w:val="16"/>
              </w:rPr>
              <w:instrText xml:space="preserve"> ADDIN EN.CITE &lt;EndNote&gt;&lt;Cite ExcludeYear="1"&gt;&lt;Author&gt;Faustino&lt;/Author&gt;&lt;Year&gt;2019&lt;/Year&gt;&lt;RecNum&gt;612&lt;/RecNum&gt;&lt;DisplayText&gt;[11]&lt;/DisplayText&gt;&lt;record&gt;&lt;rec-number&gt;612&lt;/rec-number&gt;&lt;foreign-keys&gt;&lt;key app="EN" db-id="2xdxzset4ww5p5ev5xovap9upxxtfvvt9apt" timestamp="1748909087"&gt;612&lt;/key&gt;&lt;/foreign-keys&gt;&lt;ref-type name="Journal Article"&gt;17&lt;/ref-type&gt;&lt;contributors&gt;&lt;authors&gt;&lt;author&gt;Faustino, Bruno&lt;/author&gt;&lt;author&gt;Lopes, Paulo&lt;/author&gt;&lt;author&gt;Oliveira, Jorge&lt;/author&gt;&lt;author&gt;Campaioli, Giulia&lt;/author&gt;&lt;author&gt;Rondinone, Maria&lt;/author&gt;&lt;author&gt;Bomfim, Helena&lt;/author&gt;&lt;author&gt;Germano, Lindanuza&lt;/author&gt;&lt;/authors&gt;&lt;/contributors&gt;&lt;titles&gt;&lt;title&gt;Psychometric and rash analysis of the UCLA Loneliness Scale-16 in a Portuguese sample of older adults&lt;/title&gt;&lt;secondary-title&gt;Psychological Studies&lt;/secondary-title&gt;&lt;/titles&gt;&lt;periodical&gt;&lt;full-title&gt;Psychological Studies&lt;/full-title&gt;&lt;/periodical&gt;&lt;pages&gt;140-146&lt;/pages&gt;&lt;volume&gt;64&lt;/volume&gt;&lt;dates&gt;&lt;year&gt;2019&lt;/year&gt;&lt;/dates&gt;&lt;isbn&gt;0033-2968&lt;/isbn&gt;&lt;urls&gt;&lt;/urls&gt;&lt;/record&gt;&lt;/Cite&gt;&lt;/EndNote&gt;</w:instrText>
            </w:r>
            <w:r w:rsidR="002D2943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DC22E1">
              <w:rPr>
                <w:rFonts w:ascii="Arial" w:hAnsi="Arial" w:cs="Arial"/>
                <w:noProof/>
                <w:sz w:val="16"/>
                <w:szCs w:val="16"/>
              </w:rPr>
              <w:t>[11]</w:t>
            </w:r>
            <w:r w:rsidR="002D2943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118F8AD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659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4ACD453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.2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3FE5789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23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151283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3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0181295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782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31ABFA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6%</w:t>
            </w:r>
          </w:p>
        </w:tc>
      </w:tr>
      <w:tr w:rsidR="00FA0160" w:rsidRPr="00F4246F" w14:paraId="3CAB5AF5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10A55A3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hideMark/>
          </w:tcPr>
          <w:p w14:paraId="3283D57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06A1010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354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9B08E3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.9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354C50F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188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4BCBA33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6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5E40923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542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E36857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6%</w:t>
            </w:r>
          </w:p>
        </w:tc>
      </w:tr>
      <w:tr w:rsidR="00FA0160" w:rsidRPr="00F4246F" w14:paraId="4E65EA23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14CD475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hideMark/>
          </w:tcPr>
          <w:p w14:paraId="2236A26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250051E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802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85315F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0.7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467F432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346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B41255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.1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2D43189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0148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0213D88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.7%</w:t>
            </w:r>
          </w:p>
        </w:tc>
      </w:tr>
      <w:tr w:rsidR="00FA0160" w:rsidRPr="00F4246F" w14:paraId="29FED5D5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36D424A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hideMark/>
          </w:tcPr>
          <w:p w14:paraId="038FB0C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 or 4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3A7E8BE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555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23C9F82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2.6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1642DFB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629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E8C611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.8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0A76913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8184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01AECD1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1.7%</w:t>
            </w:r>
          </w:p>
        </w:tc>
      </w:tr>
      <w:tr w:rsidR="00FA0160" w:rsidRPr="00F4246F" w14:paraId="11A7FF07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305E042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hideMark/>
          </w:tcPr>
          <w:p w14:paraId="21D135D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-8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720C2AE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189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7D62AD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.9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4E376FC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422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3FC7D2B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.9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6FEAF9B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611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247AAF6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.7%</w:t>
            </w:r>
          </w:p>
        </w:tc>
      </w:tr>
      <w:tr w:rsidR="00FA0160" w:rsidRPr="00F4246F" w14:paraId="4EF5BDD9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74EF65A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hideMark/>
          </w:tcPr>
          <w:p w14:paraId="1F1B23F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 or more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6F3F770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292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70C6E9A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.5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19FF049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964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75FC2A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.2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5FBAC06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256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A7328E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2.7%</w:t>
            </w:r>
          </w:p>
        </w:tc>
      </w:tr>
      <w:tr w:rsidR="00FA0160" w:rsidRPr="00F4246F" w14:paraId="11ADC886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44811F0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2890FAC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5CF29CC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6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276813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1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7748413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29FBEA0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0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404EB83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0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26FEA28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0%</w:t>
            </w:r>
          </w:p>
        </w:tc>
      </w:tr>
      <w:tr w:rsidR="00FA0160" w:rsidRPr="00F4246F" w14:paraId="24200CFD" w14:textId="77777777" w:rsidTr="00AF43BD">
        <w:trPr>
          <w:trHeight w:val="20"/>
        </w:trPr>
        <w:tc>
          <w:tcPr>
            <w:tcW w:w="1322" w:type="pct"/>
            <w:vMerge w:val="restart"/>
            <w:shd w:val="clear" w:color="auto" w:fill="auto"/>
            <w:vAlign w:val="center"/>
          </w:tcPr>
          <w:p w14:paraId="52F267F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aving friends</w:t>
            </w: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388C2E4D" w14:textId="71DF28D2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 xml:space="preserve">0 </w:t>
            </w:r>
            <w:r w:rsidR="002D2943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DC22E1">
              <w:rPr>
                <w:rFonts w:ascii="Arial" w:hAnsi="Arial" w:cs="Arial"/>
                <w:sz w:val="16"/>
                <w:szCs w:val="16"/>
              </w:rPr>
              <w:instrText xml:space="preserve"> ADDIN EN.CITE &lt;EndNote&gt;&lt;Cite ExcludeYear="1"&gt;&lt;Author&gt;Faustino&lt;/Author&gt;&lt;Year&gt;2019&lt;/Year&gt;&lt;RecNum&gt;612&lt;/RecNum&gt;&lt;DisplayText&gt;[11]&lt;/DisplayText&gt;&lt;record&gt;&lt;rec-number&gt;612&lt;/rec-number&gt;&lt;foreign-keys&gt;&lt;key app="EN" db-id="2xdxzset4ww5p5ev5xovap9upxxtfvvt9apt" timestamp="1748909087"&gt;612&lt;/key&gt;&lt;/foreign-keys&gt;&lt;ref-type name="Journal Article"&gt;17&lt;/ref-type&gt;&lt;contributors&gt;&lt;authors&gt;&lt;author&gt;Faustino, Bruno&lt;/author&gt;&lt;author&gt;Lopes, Paulo&lt;/author&gt;&lt;author&gt;Oliveira, Jorge&lt;/author&gt;&lt;author&gt;Campaioli, Giulia&lt;/author&gt;&lt;author&gt;Rondinone, Maria&lt;/author&gt;&lt;author&gt;Bomfim, Helena&lt;/author&gt;&lt;author&gt;Germano, Lindanuza&lt;/author&gt;&lt;/authors&gt;&lt;/contributors&gt;&lt;titles&gt;&lt;title&gt;Psychometric and rash analysis of the UCLA Loneliness Scale-16 in a Portuguese sample of older adults&lt;/title&gt;&lt;secondary-title&gt;Psychological Studies&lt;/secondary-title&gt;&lt;/titles&gt;&lt;periodical&gt;&lt;full-title&gt;Psychological Studies&lt;/full-title&gt;&lt;/periodical&gt;&lt;pages&gt;140-146&lt;/pages&gt;&lt;volume&gt;64&lt;/volume&gt;&lt;dates&gt;&lt;year&gt;2019&lt;/year&gt;&lt;/dates&gt;&lt;isbn&gt;0033-2968&lt;/isbn&gt;&lt;urls&gt;&lt;/urls&gt;&lt;/record&gt;&lt;/Cite&gt;&lt;/EndNote&gt;</w:instrText>
            </w:r>
            <w:r w:rsidR="002D2943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DC22E1">
              <w:rPr>
                <w:rFonts w:ascii="Arial" w:hAnsi="Arial" w:cs="Arial"/>
                <w:noProof/>
                <w:sz w:val="16"/>
                <w:szCs w:val="16"/>
              </w:rPr>
              <w:t>[11]</w:t>
            </w:r>
            <w:r w:rsidR="002D2943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74D90E3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482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4602864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.9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69E6443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87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41D38D1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.5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6BD9153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369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020F684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.4%</w:t>
            </w:r>
          </w:p>
        </w:tc>
      </w:tr>
      <w:tr w:rsidR="00FA0160" w:rsidRPr="00F4246F" w14:paraId="2BC94FAB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7C9F0B4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hideMark/>
          </w:tcPr>
          <w:p w14:paraId="7C8134B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03D0C6C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084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7B664F8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.0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1F04DCD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177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898B07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6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34B6C44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261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295E6E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.0%</w:t>
            </w:r>
          </w:p>
        </w:tc>
      </w:tr>
      <w:tr w:rsidR="00FA0160" w:rsidRPr="00F4246F" w14:paraId="526B0581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65021BB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hideMark/>
          </w:tcPr>
          <w:p w14:paraId="1CEE88C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0602552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969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228A3DC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.3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2C707EA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442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72B8204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.7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1CBAA8B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411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3FE86B5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.3%</w:t>
            </w:r>
          </w:p>
        </w:tc>
      </w:tr>
      <w:tr w:rsidR="00FA0160" w:rsidRPr="00F4246F" w14:paraId="3F88D3D5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6EBF0D5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hideMark/>
          </w:tcPr>
          <w:p w14:paraId="326F968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 or 4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7DEE7D4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212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4149DF0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.0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49FD99C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258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21026F9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.5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7580DCE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470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BA8A32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.3%</w:t>
            </w:r>
          </w:p>
        </w:tc>
      </w:tr>
      <w:tr w:rsidR="00FA0160" w:rsidRPr="00F4246F" w14:paraId="79FEAD4A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7F336E2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hideMark/>
          </w:tcPr>
          <w:p w14:paraId="73162EA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-8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35089E0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293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26A23E0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.6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3932EFE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057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72297A4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.2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3C45EDE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350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1C5BD5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0.2%</w:t>
            </w:r>
          </w:p>
        </w:tc>
      </w:tr>
      <w:tr w:rsidR="00FA0160" w:rsidRPr="00F4246F" w14:paraId="50A161F8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3A4AF08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hideMark/>
          </w:tcPr>
          <w:p w14:paraId="67FA8CF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 or more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11FEA75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815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7167672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.2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26EC871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844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B06CA2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.4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2E871E3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659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09F76E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.8%</w:t>
            </w:r>
          </w:p>
        </w:tc>
      </w:tr>
      <w:tr w:rsidR="00FA0160" w:rsidRPr="00F4246F" w14:paraId="5F9995E5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5A38501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3D64885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54D0897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2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F35813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1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22AB6B5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1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2542615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0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7E9E2EC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3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575B47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1%</w:t>
            </w:r>
          </w:p>
        </w:tc>
      </w:tr>
      <w:tr w:rsidR="00FA0160" w:rsidRPr="00F4246F" w14:paraId="718DEA87" w14:textId="77777777" w:rsidTr="00AF43BD">
        <w:trPr>
          <w:trHeight w:val="20"/>
        </w:trPr>
        <w:tc>
          <w:tcPr>
            <w:tcW w:w="1322" w:type="pct"/>
            <w:vMerge w:val="restart"/>
            <w:shd w:val="clear" w:color="auto" w:fill="auto"/>
            <w:vAlign w:val="center"/>
          </w:tcPr>
          <w:p w14:paraId="2218496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aving pets</w:t>
            </w: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18C5051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5961ACF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1668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33600A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5.7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19C4275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5052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52512B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5.0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4A4AAF9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6720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2E403DC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5.3%</w:t>
            </w:r>
          </w:p>
        </w:tc>
      </w:tr>
      <w:tr w:rsidR="00FA0160" w:rsidRPr="00F4246F" w14:paraId="38452ED8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6C6B3FF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6980E6F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Yes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1129EA5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112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01036E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4.1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5916AB8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544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5BE7C8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4.8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07BC533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3656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ED1F8D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4.5%</w:t>
            </w:r>
          </w:p>
        </w:tc>
      </w:tr>
      <w:tr w:rsidR="00FA0160" w:rsidRPr="00F4246F" w14:paraId="07708698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5122F84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459B6D2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76B7FF5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7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0BCC461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2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36AA8A5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0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478A3A9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2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1CF5BC6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07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A4941D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2%</w:t>
            </w:r>
          </w:p>
        </w:tc>
      </w:tr>
      <w:tr w:rsidR="00FA0160" w:rsidRPr="00F4246F" w14:paraId="2F136D5A" w14:textId="77777777" w:rsidTr="00AF43BD">
        <w:trPr>
          <w:trHeight w:val="20"/>
        </w:trPr>
        <w:tc>
          <w:tcPr>
            <w:tcW w:w="1322" w:type="pct"/>
            <w:vMerge w:val="restart"/>
            <w:shd w:val="clear" w:color="auto" w:fill="auto"/>
            <w:vAlign w:val="center"/>
          </w:tcPr>
          <w:p w14:paraId="02E8176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ousehold size</w:t>
            </w: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1CD6043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596C5DE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569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2D5ACF3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9.1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0FCD481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087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152F6D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.7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76D46C3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1656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4E47AF0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.3%</w:t>
            </w:r>
          </w:p>
        </w:tc>
      </w:tr>
      <w:tr w:rsidR="00FA0160" w:rsidRPr="00F4246F" w14:paraId="487C758A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1756D13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78A400D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 members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46C03EB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0775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8330F2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6.5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39D9441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0009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F1679B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7.1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7C48BE1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0784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0DB088C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2.1%</w:t>
            </w:r>
          </w:p>
        </w:tc>
      </w:tr>
      <w:tr w:rsidR="00FA0160" w:rsidRPr="00F4246F" w14:paraId="5FC8B34F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69B605E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070D2F6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 member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1FE177D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721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27C0182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.9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0F6B52D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816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2356685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.3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44EE723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9537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0AA10EF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.5%</w:t>
            </w:r>
          </w:p>
        </w:tc>
      </w:tr>
      <w:tr w:rsidR="00FA0160" w:rsidRPr="00F4246F" w14:paraId="479237BE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3193CEC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0E7012B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-3 members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7C8AC45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850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729AC02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.8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35CA78C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236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33873CD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1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6635A47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086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32F3A1C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.9%</w:t>
            </w:r>
          </w:p>
        </w:tc>
      </w:tr>
      <w:tr w:rsidR="00FA0160" w:rsidRPr="00F4246F" w14:paraId="694B5AFB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4F7155C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49F59B4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-5 members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6E51B0C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18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4EF89E6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6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32E1F83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02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21FD0AB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8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038FC33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20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3D405D6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2%</w:t>
            </w:r>
          </w:p>
        </w:tc>
      </w:tr>
      <w:tr w:rsidR="00FA0160" w:rsidRPr="00F4246F" w14:paraId="5B41E39E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0AEE3BF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707FDC2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742CD6E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4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773DFC0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1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1FFA0F0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6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71F56D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1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68531AA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0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733048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1%</w:t>
            </w:r>
          </w:p>
        </w:tc>
      </w:tr>
      <w:tr w:rsidR="00FA0160" w:rsidRPr="00F4246F" w14:paraId="245A9EC0" w14:textId="77777777" w:rsidTr="00AF43BD">
        <w:trPr>
          <w:trHeight w:val="20"/>
        </w:trPr>
        <w:tc>
          <w:tcPr>
            <w:tcW w:w="1322" w:type="pct"/>
            <w:vMerge w:val="restart"/>
            <w:shd w:val="clear" w:color="auto" w:fill="auto"/>
            <w:vAlign w:val="center"/>
          </w:tcPr>
          <w:p w14:paraId="09C61B2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aving children</w:t>
            </w: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100CC9E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55AADD9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627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702C91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9.8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60E825E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6791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4504015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.4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45B527D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9418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1C597B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2.7%</w:t>
            </w:r>
          </w:p>
        </w:tc>
      </w:tr>
      <w:tr w:rsidR="00FA0160" w:rsidRPr="00F4246F" w14:paraId="1B365D8E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4388FFF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79D0AD3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Yes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559265A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4124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C51D05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0.0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19B2874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6766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70FD6BD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3.4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451DF86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0890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29CF929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7.1%</w:t>
            </w:r>
          </w:p>
        </w:tc>
      </w:tr>
      <w:tr w:rsidR="00FA0160" w:rsidRPr="00F4246F" w14:paraId="0B2E9AF4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0FAFCFC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66C1D74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356DD46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6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1796F8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2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3AB90D5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39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840FD3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2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203F45E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75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366992B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2%</w:t>
            </w:r>
          </w:p>
        </w:tc>
      </w:tr>
      <w:tr w:rsidR="00FA0160" w:rsidRPr="00F4246F" w14:paraId="1999C63A" w14:textId="77777777" w:rsidTr="00AF43BD">
        <w:trPr>
          <w:trHeight w:val="20"/>
        </w:trPr>
        <w:tc>
          <w:tcPr>
            <w:tcW w:w="1322" w:type="pct"/>
            <w:vMerge w:val="restart"/>
            <w:shd w:val="clear" w:color="auto" w:fill="auto"/>
            <w:vAlign w:val="center"/>
          </w:tcPr>
          <w:p w14:paraId="15FB2AA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aving children under 16</w:t>
            </w: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5FA0225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1D52E72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4237</w:t>
            </w:r>
          </w:p>
        </w:tc>
        <w:tc>
          <w:tcPr>
            <w:tcW w:w="383" w:type="pct"/>
            <w:shd w:val="clear" w:color="auto" w:fill="auto"/>
            <w:noWrap/>
            <w:vAlign w:val="center"/>
          </w:tcPr>
          <w:p w14:paraId="107ACB2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1.0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51D0D7B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7639</w:t>
            </w:r>
          </w:p>
        </w:tc>
        <w:tc>
          <w:tcPr>
            <w:tcW w:w="383" w:type="pct"/>
            <w:shd w:val="clear" w:color="auto" w:fill="auto"/>
            <w:noWrap/>
            <w:vAlign w:val="center"/>
          </w:tcPr>
          <w:p w14:paraId="53F11A1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0.5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6382D98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1876</w:t>
            </w:r>
          </w:p>
        </w:tc>
        <w:tc>
          <w:tcPr>
            <w:tcW w:w="383" w:type="pct"/>
            <w:shd w:val="clear" w:color="auto" w:fill="auto"/>
            <w:noWrap/>
            <w:vAlign w:val="center"/>
          </w:tcPr>
          <w:p w14:paraId="2DE086A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6.5%</w:t>
            </w:r>
          </w:p>
        </w:tc>
      </w:tr>
      <w:tr w:rsidR="00FA0160" w:rsidRPr="00F4246F" w14:paraId="32F3C42E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3B565C9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7B2AC53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Yes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32DC262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774</w:t>
            </w:r>
          </w:p>
        </w:tc>
        <w:tc>
          <w:tcPr>
            <w:tcW w:w="383" w:type="pct"/>
            <w:shd w:val="clear" w:color="auto" w:fill="auto"/>
            <w:noWrap/>
            <w:vAlign w:val="center"/>
          </w:tcPr>
          <w:p w14:paraId="42B0339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.6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7CB7A24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976</w:t>
            </w:r>
          </w:p>
        </w:tc>
        <w:tc>
          <w:tcPr>
            <w:tcW w:w="383" w:type="pct"/>
            <w:shd w:val="clear" w:color="auto" w:fill="auto"/>
            <w:noWrap/>
            <w:vAlign w:val="center"/>
          </w:tcPr>
          <w:p w14:paraId="2BDA9FF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.2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7D37BCE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8750</w:t>
            </w:r>
          </w:p>
        </w:tc>
        <w:tc>
          <w:tcPr>
            <w:tcW w:w="383" w:type="pct"/>
            <w:shd w:val="clear" w:color="auto" w:fill="auto"/>
            <w:noWrap/>
            <w:vAlign w:val="center"/>
          </w:tcPr>
          <w:p w14:paraId="5E5661D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.2%</w:t>
            </w:r>
          </w:p>
        </w:tc>
      </w:tr>
      <w:tr w:rsidR="00FA0160" w:rsidRPr="00F4246F" w14:paraId="30135062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4CB9DB1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1117256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79" w:type="pct"/>
            <w:shd w:val="clear" w:color="auto" w:fill="auto"/>
            <w:noWrap/>
            <w:vAlign w:val="center"/>
          </w:tcPr>
          <w:p w14:paraId="40019EC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3</w:t>
            </w:r>
          </w:p>
        </w:tc>
        <w:tc>
          <w:tcPr>
            <w:tcW w:w="383" w:type="pct"/>
            <w:shd w:val="clear" w:color="auto" w:fill="auto"/>
            <w:noWrap/>
            <w:vAlign w:val="center"/>
          </w:tcPr>
          <w:p w14:paraId="193610E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3%</w:t>
            </w:r>
          </w:p>
        </w:tc>
        <w:tc>
          <w:tcPr>
            <w:tcW w:w="379" w:type="pct"/>
            <w:shd w:val="clear" w:color="auto" w:fill="auto"/>
            <w:noWrap/>
            <w:vAlign w:val="center"/>
          </w:tcPr>
          <w:p w14:paraId="4A32BC5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51</w:t>
            </w:r>
          </w:p>
        </w:tc>
        <w:tc>
          <w:tcPr>
            <w:tcW w:w="383" w:type="pct"/>
            <w:shd w:val="clear" w:color="auto" w:fill="auto"/>
            <w:noWrap/>
            <w:vAlign w:val="center"/>
          </w:tcPr>
          <w:p w14:paraId="176F3FD4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3%</w:t>
            </w:r>
          </w:p>
        </w:tc>
        <w:tc>
          <w:tcPr>
            <w:tcW w:w="428" w:type="pct"/>
            <w:shd w:val="clear" w:color="auto" w:fill="auto"/>
            <w:noWrap/>
            <w:vAlign w:val="center"/>
          </w:tcPr>
          <w:p w14:paraId="21F057A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64</w:t>
            </w:r>
          </w:p>
        </w:tc>
        <w:tc>
          <w:tcPr>
            <w:tcW w:w="383" w:type="pct"/>
            <w:shd w:val="clear" w:color="auto" w:fill="auto"/>
            <w:noWrap/>
            <w:vAlign w:val="center"/>
          </w:tcPr>
          <w:p w14:paraId="1C60290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3%</w:t>
            </w:r>
          </w:p>
        </w:tc>
      </w:tr>
      <w:tr w:rsidR="00FA0160" w:rsidRPr="00F4246F" w14:paraId="09C29362" w14:textId="77777777" w:rsidTr="00AF43BD">
        <w:trPr>
          <w:trHeight w:val="20"/>
        </w:trPr>
        <w:tc>
          <w:tcPr>
            <w:tcW w:w="1322" w:type="pct"/>
            <w:vMerge w:val="restart"/>
            <w:shd w:val="clear" w:color="auto" w:fill="auto"/>
            <w:vAlign w:val="center"/>
          </w:tcPr>
          <w:p w14:paraId="6FFF7AB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aving disability</w:t>
            </w: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3713CAB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0D55DC6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0280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31F60FA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0.8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47C41DA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3113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49B2D6F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83.4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6CEE14F3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3393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04A6B03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7.5%</w:t>
            </w:r>
          </w:p>
        </w:tc>
      </w:tr>
      <w:tr w:rsidR="00FA0160" w:rsidRPr="00F4246F" w14:paraId="08449B6E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089CDDF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04FAF0A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Prefer not to say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29EF979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202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797D3B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9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46A245C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31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A5CFBB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8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3C31ED21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333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262EDA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8%</w:t>
            </w:r>
          </w:p>
        </w:tc>
      </w:tr>
      <w:tr w:rsidR="00FA0160" w:rsidRPr="00F4246F" w14:paraId="11F36884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4B0B8A6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14CA4BA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Yes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2FC5B15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296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4E30543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5.1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2F1C332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9350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7E413B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.7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33D579E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646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FB2304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9.6%</w:t>
            </w:r>
          </w:p>
        </w:tc>
      </w:tr>
      <w:tr w:rsidR="00FA0160" w:rsidRPr="00F4246F" w14:paraId="68607873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41FD5D6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2FF617C2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0EFA3C4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9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30E8331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2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56FD8A8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02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7B8DA6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2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699E739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11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7EC50BB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2%</w:t>
            </w:r>
          </w:p>
        </w:tc>
      </w:tr>
      <w:tr w:rsidR="00FA0160" w:rsidRPr="00F4246F" w14:paraId="182CDE6D" w14:textId="77777777" w:rsidTr="00AF43BD">
        <w:trPr>
          <w:trHeight w:val="20"/>
        </w:trPr>
        <w:tc>
          <w:tcPr>
            <w:tcW w:w="1322" w:type="pct"/>
            <w:vMerge w:val="restart"/>
            <w:shd w:val="clear" w:color="auto" w:fill="auto"/>
            <w:vAlign w:val="center"/>
          </w:tcPr>
          <w:p w14:paraId="57F9BA5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b/>
                <w:bCs/>
                <w:sz w:val="16"/>
                <w:szCs w:val="16"/>
              </w:rPr>
              <w:t>Having long-term conditions</w:t>
            </w: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226F021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17AFD55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3010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4F98522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0.4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2194A36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4978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5E4E265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4.9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7722F6E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7988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1368024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8.1%</w:t>
            </w:r>
          </w:p>
        </w:tc>
      </w:tr>
      <w:tr w:rsidR="00FA0160" w:rsidRPr="00F4246F" w14:paraId="2C4DEF53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0C5DB3A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01C195B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Prefer not to say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7A98451E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714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3EA09B5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.0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32744AB9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164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3263672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.8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2A7A56F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878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3266C986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.4%</w:t>
            </w:r>
          </w:p>
        </w:tc>
      </w:tr>
      <w:tr w:rsidR="00FA0160" w:rsidRPr="00F4246F" w14:paraId="782779FE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44E30E3B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55A5C76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Yes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53E059D8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32096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0E3849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6.4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1363706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27479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8DAD79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3.1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2E8D5EA0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59575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0073DE6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49.4%</w:t>
            </w:r>
          </w:p>
        </w:tc>
      </w:tr>
      <w:tr w:rsidR="00FA0160" w:rsidRPr="00F4246F" w14:paraId="20B0AD1F" w14:textId="77777777" w:rsidTr="00AF43BD">
        <w:trPr>
          <w:trHeight w:val="20"/>
        </w:trPr>
        <w:tc>
          <w:tcPr>
            <w:tcW w:w="1322" w:type="pct"/>
            <w:vMerge/>
            <w:shd w:val="clear" w:color="auto" w:fill="auto"/>
            <w:vAlign w:val="center"/>
          </w:tcPr>
          <w:p w14:paraId="1D7FF30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42" w:type="pct"/>
            <w:shd w:val="clear" w:color="auto" w:fill="auto"/>
            <w:noWrap/>
            <w:vAlign w:val="center"/>
            <w:hideMark/>
          </w:tcPr>
          <w:p w14:paraId="509BD64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N-Miss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0577F6C7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67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6642DE5F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1%</w:t>
            </w:r>
          </w:p>
        </w:tc>
        <w:tc>
          <w:tcPr>
            <w:tcW w:w="379" w:type="pct"/>
            <w:shd w:val="clear" w:color="auto" w:fill="auto"/>
            <w:noWrap/>
            <w:vAlign w:val="center"/>
            <w:hideMark/>
          </w:tcPr>
          <w:p w14:paraId="2E59D78D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75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47AF0B6C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1%</w:t>
            </w:r>
          </w:p>
        </w:tc>
        <w:tc>
          <w:tcPr>
            <w:tcW w:w="428" w:type="pct"/>
            <w:shd w:val="clear" w:color="auto" w:fill="auto"/>
            <w:noWrap/>
            <w:vAlign w:val="center"/>
            <w:hideMark/>
          </w:tcPr>
          <w:p w14:paraId="215607DA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142</w:t>
            </w:r>
          </w:p>
        </w:tc>
        <w:tc>
          <w:tcPr>
            <w:tcW w:w="383" w:type="pct"/>
            <w:shd w:val="clear" w:color="auto" w:fill="auto"/>
            <w:noWrap/>
            <w:vAlign w:val="center"/>
            <w:hideMark/>
          </w:tcPr>
          <w:p w14:paraId="7C77F2F5" w14:textId="77777777" w:rsidR="00FA0160" w:rsidRPr="00F4246F" w:rsidRDefault="00FA0160" w:rsidP="00335561">
            <w:pPr>
              <w:snapToGrid w:val="0"/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F4246F">
              <w:rPr>
                <w:rFonts w:ascii="Arial" w:hAnsi="Arial" w:cs="Arial"/>
                <w:sz w:val="16"/>
                <w:szCs w:val="16"/>
              </w:rPr>
              <w:t>0.1%</w:t>
            </w:r>
          </w:p>
        </w:tc>
      </w:tr>
    </w:tbl>
    <w:p w14:paraId="34EE4B5D" w14:textId="77777777" w:rsidR="00FA0160" w:rsidRPr="00F4246F" w:rsidRDefault="00FA0160" w:rsidP="00335561">
      <w:pPr>
        <w:snapToGrid w:val="0"/>
        <w:contextualSpacing/>
        <w:rPr>
          <w:rFonts w:ascii="Arial" w:hAnsi="Arial" w:cs="Arial"/>
          <w:b/>
          <w:bCs/>
        </w:rPr>
      </w:pPr>
    </w:p>
    <w:p w14:paraId="34CE051B" w14:textId="77777777" w:rsidR="00FA0160" w:rsidRPr="00F4246F" w:rsidRDefault="00FA0160" w:rsidP="00335561">
      <w:pPr>
        <w:snapToGrid w:val="0"/>
        <w:contextualSpacing/>
        <w:rPr>
          <w:rFonts w:ascii="Arial" w:hAnsi="Arial" w:cs="Arial"/>
        </w:rPr>
      </w:pPr>
    </w:p>
    <w:p w14:paraId="5EA699E0" w14:textId="77777777" w:rsidR="00FA0160" w:rsidRPr="00F4246F" w:rsidRDefault="00FA0160" w:rsidP="00335561">
      <w:pPr>
        <w:snapToGrid w:val="0"/>
        <w:contextualSpacing/>
        <w:rPr>
          <w:rFonts w:ascii="Arial" w:hAnsi="Arial" w:cs="Arial"/>
          <w:b/>
        </w:rPr>
      </w:pPr>
    </w:p>
    <w:p w14:paraId="386A01A3" w14:textId="77777777" w:rsidR="00FA0160" w:rsidRPr="00F4246F" w:rsidRDefault="00FA0160" w:rsidP="00335561">
      <w:pPr>
        <w:snapToGrid w:val="0"/>
        <w:contextualSpacing/>
        <w:rPr>
          <w:rFonts w:ascii="Arial" w:hAnsi="Arial" w:cs="Arial"/>
          <w:b/>
          <w:color w:val="0070C0"/>
          <w:sz w:val="40"/>
          <w:szCs w:val="40"/>
        </w:rPr>
      </w:pPr>
    </w:p>
    <w:bookmarkEnd w:id="0"/>
    <w:p w14:paraId="4EBE4438" w14:textId="67661C94" w:rsidR="00F762CC" w:rsidRPr="00F4246F" w:rsidRDefault="00F762CC" w:rsidP="00335561">
      <w:pPr>
        <w:snapToGrid w:val="0"/>
        <w:contextualSpacing/>
        <w:rPr>
          <w:rFonts w:ascii="Arial" w:hAnsi="Arial" w:cs="Arial"/>
          <w:b/>
          <w:bCs/>
          <w:color w:val="0070C0"/>
          <w:sz w:val="72"/>
          <w:szCs w:val="72"/>
        </w:rPr>
      </w:pPr>
    </w:p>
    <w:sectPr w:rsidR="00F762CC" w:rsidRPr="00F4246F" w:rsidSect="008E31D4">
      <w:footerReference w:type="even" r:id="rId8"/>
      <w:footerReference w:type="default" r:id="rId9"/>
      <w:pgSz w:w="11907" w:h="16840" w:code="9"/>
      <w:pgMar w:top="1531" w:right="1134" w:bottom="1347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3AF7AD4" w14:textId="77777777" w:rsidR="00991851" w:rsidRDefault="00991851" w:rsidP="00BC61B8">
      <w:r>
        <w:separator/>
      </w:r>
    </w:p>
  </w:endnote>
  <w:endnote w:type="continuationSeparator" w:id="0">
    <w:p w14:paraId="1B04600D" w14:textId="77777777" w:rsidR="00991851" w:rsidRDefault="00991851" w:rsidP="00BC61B8">
      <w:r>
        <w:continuationSeparator/>
      </w:r>
    </w:p>
  </w:endnote>
  <w:endnote w:type="continuationNotice" w:id="1">
    <w:p w14:paraId="31EEEF6F" w14:textId="77777777" w:rsidR="00991851" w:rsidRDefault="0099185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CMBO N+ Charis SIL">
    <w:altName w:val="Cambria"/>
    <w:panose1 w:val="020B0604020202020204"/>
    <w:charset w:val="00"/>
    <w:family w:val="roman"/>
    <w:pitch w:val="default"/>
    <w:sig w:usb0="00000003" w:usb1="00000000" w:usb2="00000000" w:usb3="00000000" w:csb0="00000001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85132149"/>
      <w:docPartObj>
        <w:docPartGallery w:val="Page Numbers (Bottom of Page)"/>
        <w:docPartUnique/>
      </w:docPartObj>
    </w:sdtPr>
    <w:sdtContent>
      <w:p w14:paraId="18A7801E" w14:textId="02374526" w:rsidR="00EC185F" w:rsidRDefault="00EC185F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3922524" w14:textId="77777777" w:rsidR="00EC185F" w:rsidRDefault="00EC185F" w:rsidP="00AA7AEF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-2122824969"/>
      <w:docPartObj>
        <w:docPartGallery w:val="Page Numbers (Bottom of Page)"/>
        <w:docPartUnique/>
      </w:docPartObj>
    </w:sdtPr>
    <w:sdtContent>
      <w:p w14:paraId="0673518F" w14:textId="36E0CD71" w:rsidR="00EC185F" w:rsidRDefault="00EC185F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5</w:t>
        </w:r>
        <w:r>
          <w:rPr>
            <w:rStyle w:val="PageNumber"/>
          </w:rPr>
          <w:fldChar w:fldCharType="end"/>
        </w:r>
      </w:p>
    </w:sdtContent>
  </w:sdt>
  <w:p w14:paraId="0EAFB9B0" w14:textId="77777777" w:rsidR="00EC185F" w:rsidRDefault="00EC185F" w:rsidP="00AA7AEF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97AA0B2" w14:textId="77777777" w:rsidR="00991851" w:rsidRDefault="00991851" w:rsidP="00BC61B8">
      <w:r>
        <w:separator/>
      </w:r>
    </w:p>
  </w:footnote>
  <w:footnote w:type="continuationSeparator" w:id="0">
    <w:p w14:paraId="397DBCF5" w14:textId="77777777" w:rsidR="00991851" w:rsidRDefault="00991851" w:rsidP="00BC61B8">
      <w:r>
        <w:continuationSeparator/>
      </w:r>
    </w:p>
  </w:footnote>
  <w:footnote w:type="continuationNotice" w:id="1">
    <w:p w14:paraId="13E7D293" w14:textId="77777777" w:rsidR="00991851" w:rsidRDefault="00991851"/>
  </w:footnote>
</w:footnotes>
</file>

<file path=word/intelligence2.xml><?xml version="1.0" encoding="utf-8"?>
<int2:intelligence xmlns:int2="http://schemas.microsoft.com/office/intelligence/2020/intelligence" xmlns:oel="http://schemas.microsoft.com/office/2019/extlst">
  <int2:observations>
    <int2:textHash int2:hashCode="WrFAwFJhwzsjRW" int2:id="0D361Wxd">
      <int2:state int2:value="Rejected" int2:type="AugLoop_Text_Critique"/>
    </int2:textHash>
    <int2:textHash int2:hashCode="N3Re16DwBfsUUi" int2:id="1tYY69D9">
      <int2:state int2:value="Rejected" int2:type="AugLoop_Text_Critique"/>
    </int2:textHash>
    <int2:textHash int2:hashCode="OtwJs809fEcQ9W" int2:id="5qwJAvhF">
      <int2:state int2:value="Rejected" int2:type="AugLoop_Text_Critique"/>
    </int2:textHash>
    <int2:textHash int2:hashCode="u6CqezXjFl60zB" int2:id="6WsYV3pI">
      <int2:state int2:value="Rejected" int2:type="AugLoop_Text_Critique"/>
    </int2:textHash>
    <int2:textHash int2:hashCode="Fp1aiyWz7dQCIF" int2:id="74F2eEyQ">
      <int2:state int2:value="Rejected" int2:type="AugLoop_Text_Critique"/>
    </int2:textHash>
    <int2:textHash int2:hashCode="29TI3N+Cs48Fbl" int2:id="7yiu1xML">
      <int2:state int2:value="Rejected" int2:type="AugLoop_Text_Critique"/>
    </int2:textHash>
    <int2:textHash int2:hashCode="u8zfLvsztS5snQ" int2:id="7zOLn6Jw">
      <int2:state int2:value="Rejected" int2:type="AugLoop_Text_Critique"/>
    </int2:textHash>
    <int2:textHash int2:hashCode="sCtQOMM1lQuYX5" int2:id="APF1cBhS">
      <int2:state int2:value="Rejected" int2:type="AugLoop_Text_Critique"/>
    </int2:textHash>
    <int2:textHash int2:hashCode="T8oGGlVCr8sx3/" int2:id="DHfTKVNs">
      <int2:state int2:value="Rejected" int2:type="AugLoop_Text_Critique"/>
    </int2:textHash>
    <int2:textHash int2:hashCode="3YJHJvTppJwD83" int2:id="FmgO7bPT">
      <int2:state int2:value="Rejected" int2:type="AugLoop_Text_Critique"/>
    </int2:textHash>
    <int2:textHash int2:hashCode="cs0KgqDHsIS51+" int2:id="Gdq2KaUu">
      <int2:state int2:value="Rejected" int2:type="AugLoop_Text_Critique"/>
    </int2:textHash>
    <int2:textHash int2:hashCode="mYH3LmV6ALP8qE" int2:id="GjbAnQ5N">
      <int2:state int2:value="Rejected" int2:type="AugLoop_Text_Critique"/>
    </int2:textHash>
    <int2:textHash int2:hashCode="grLxlUr2EdS5ik" int2:id="HUrRiNXe">
      <int2:state int2:value="Rejected" int2:type="AugLoop_Text_Critique"/>
    </int2:textHash>
    <int2:textHash int2:hashCode="zG5TiTZAvtm1YQ" int2:id="JCRRhjAA">
      <int2:state int2:value="Rejected" int2:type="AugLoop_Text_Critique"/>
    </int2:textHash>
    <int2:textHash int2:hashCode="ys4VarhP1/TdmL" int2:id="L9zNnWD8">
      <int2:state int2:value="Rejected" int2:type="AugLoop_Text_Critique"/>
    </int2:textHash>
    <int2:textHash int2:hashCode="n1/gtXs2TuOPLW" int2:id="MDs9Q5OM">
      <int2:state int2:value="Rejected" int2:type="AugLoop_Text_Critique"/>
    </int2:textHash>
    <int2:textHash int2:hashCode="xbVTiqtxmGeO0W" int2:id="Mamh5yoU">
      <int2:state int2:value="Rejected" int2:type="AugLoop_Text_Critique"/>
    </int2:textHash>
    <int2:textHash int2:hashCode="A8nYLDUDhWNvQH" int2:id="MoAnuM2i">
      <int2:state int2:value="Rejected" int2:type="AugLoop_Text_Critique"/>
    </int2:textHash>
    <int2:textHash int2:hashCode="NoR6KYvDmYb4K3" int2:id="Ogxko9To">
      <int2:state int2:value="Rejected" int2:type="AugLoop_Text_Critique"/>
    </int2:textHash>
    <int2:textHash int2:hashCode="aP5eRUhQ2nxpKq" int2:id="OwyEKcft">
      <int2:state int2:value="Rejected" int2:type="AugLoop_Text_Critique"/>
    </int2:textHash>
    <int2:textHash int2:hashCode="vug8HzT/hVRRY7" int2:id="RqNx2X17">
      <int2:state int2:value="Rejected" int2:type="AugLoop_Text_Critique"/>
    </int2:textHash>
    <int2:textHash int2:hashCode="YHHJfneRpWYU1R" int2:id="SblApswd">
      <int2:state int2:value="Rejected" int2:type="AugLoop_Text_Critique"/>
    </int2:textHash>
    <int2:textHash int2:hashCode="oYqSGiO54bLbX0" int2:id="SvBJ4OeQ">
      <int2:state int2:value="Rejected" int2:type="AugLoop_Text_Critique"/>
    </int2:textHash>
    <int2:textHash int2:hashCode="V1Pw7MqrMFRmp9" int2:id="TMR0d01c">
      <int2:state int2:value="Rejected" int2:type="AugLoop_Text_Critique"/>
    </int2:textHash>
    <int2:textHash int2:hashCode="rD9xTU9Ivm83jN" int2:id="UBN2hIgm">
      <int2:state int2:value="Rejected" int2:type="AugLoop_Text_Critique"/>
    </int2:textHash>
    <int2:textHash int2:hashCode="DlAOYJ8z/6o9Me" int2:id="W7mJrNpM">
      <int2:state int2:value="Rejected" int2:type="AugLoop_Text_Critique"/>
    </int2:textHash>
    <int2:textHash int2:hashCode="05pHUHu+J8KnlI" int2:id="WAzINkKP">
      <int2:state int2:value="Rejected" int2:type="AugLoop_Text_Critique"/>
    </int2:textHash>
    <int2:textHash int2:hashCode="ColNt8eS4Qp544" int2:id="X6PD1MQz">
      <int2:state int2:value="Rejected" int2:type="AugLoop_Text_Critique"/>
    </int2:textHash>
    <int2:textHash int2:hashCode="Xc6+XANmOgyDBT" int2:id="X8eiyYpE">
      <int2:state int2:value="Rejected" int2:type="AugLoop_Text_Critique"/>
    </int2:textHash>
    <int2:textHash int2:hashCode="rIWznWAtD4Zv6r" int2:id="Xor0pTza">
      <int2:state int2:value="Rejected" int2:type="AugLoop_Text_Critique"/>
    </int2:textHash>
    <int2:textHash int2:hashCode="yBPPB6gV7N7wjb" int2:id="Ys0V1T0e">
      <int2:state int2:value="Rejected" int2:type="AugLoop_Text_Critique"/>
    </int2:textHash>
    <int2:textHash int2:hashCode="Erh5WSpXq5KhaQ" int2:id="ZN0DUAAn">
      <int2:state int2:value="Rejected" int2:type="AugLoop_Text_Critique"/>
    </int2:textHash>
    <int2:textHash int2:hashCode="jJsnIkafUd0F2J" int2:id="aNfyx1jg">
      <int2:state int2:value="Rejected" int2:type="AugLoop_Text_Critique"/>
    </int2:textHash>
    <int2:textHash int2:hashCode="CabapNX0n6MClJ" int2:id="auc9xXoN">
      <int2:state int2:value="Rejected" int2:type="AugLoop_Text_Critique"/>
    </int2:textHash>
    <int2:textHash int2:hashCode="IBGmwpfl3hpR+3" int2:id="b7w0s2wX">
      <int2:state int2:value="Rejected" int2:type="AugLoop_Text_Critique"/>
    </int2:textHash>
    <int2:textHash int2:hashCode="ChLpHS0UrZbNau" int2:id="bXOwawqK">
      <int2:state int2:value="Rejected" int2:type="AugLoop_Text_Critique"/>
    </int2:textHash>
    <int2:textHash int2:hashCode="kgBezzeI+uqDRq" int2:id="cnYWxXK3">
      <int2:state int2:value="Rejected" int2:type="AugLoop_Text_Critique"/>
    </int2:textHash>
    <int2:textHash int2:hashCode="4zVCGzh6nPu/cG" int2:id="dixpexGd">
      <int2:state int2:value="Rejected" int2:type="AugLoop_Text_Critique"/>
    </int2:textHash>
    <int2:textHash int2:hashCode="TsQEMmnqjkFE5J" int2:id="esiyCO7e">
      <int2:state int2:value="Rejected" int2:type="AugLoop_Text_Critique"/>
    </int2:textHash>
    <int2:textHash int2:hashCode="ExtuyEhhJaH8z6" int2:id="gDPzeErK">
      <int2:state int2:value="Rejected" int2:type="AugLoop_Text_Critique"/>
    </int2:textHash>
    <int2:textHash int2:hashCode="n1vAC5ygHS9xa4" int2:id="iZ07lrKI">
      <int2:state int2:value="Rejected" int2:type="AugLoop_Text_Critique"/>
    </int2:textHash>
    <int2:textHash int2:hashCode="3gT6Din5s14kkF" int2:id="mMtnqTyR">
      <int2:state int2:value="Rejected" int2:type="AugLoop_Text_Critique"/>
    </int2:textHash>
    <int2:textHash int2:hashCode="ZhZNvVXQIsQAP2" int2:id="okouMeuo">
      <int2:state int2:value="Rejected" int2:type="AugLoop_Text_Critique"/>
    </int2:textHash>
    <int2:textHash int2:hashCode="9ffcbfUj5K6MGt" int2:id="oruaKZgw">
      <int2:state int2:value="Rejected" int2:type="AugLoop_Text_Critique"/>
    </int2:textHash>
    <int2:textHash int2:hashCode="KpQuh45DLu4MOd" int2:id="pkvTg5qc">
      <int2:state int2:value="Rejected" int2:type="AugLoop_Text_Critique"/>
    </int2:textHash>
    <int2:textHash int2:hashCode="Q+75piq7ix4WVP" int2:id="q065cjOE">
      <int2:state int2:value="Rejected" int2:type="AugLoop_Text_Critique"/>
    </int2:textHash>
    <int2:textHash int2:hashCode="807Ki5OVJUCMZf" int2:id="qQccaMPr">
      <int2:state int2:value="Rejected" int2:type="AugLoop_Text_Critique"/>
    </int2:textHash>
    <int2:textHash int2:hashCode="3HmNOfoEA4dU5/" int2:id="rEROpJmF">
      <int2:state int2:value="Rejected" int2:type="AugLoop_Text_Critique"/>
    </int2:textHash>
    <int2:textHash int2:hashCode="dWUxzg+gYesTj0" int2:id="rfn6jwWS">
      <int2:state int2:value="Rejected" int2:type="AugLoop_Text_Critique"/>
    </int2:textHash>
    <int2:textHash int2:hashCode="l6zK+1M3f9VpvF" int2:id="se9ard1z">
      <int2:state int2:value="Rejected" int2:type="AugLoop_Text_Critique"/>
    </int2:textHash>
    <int2:textHash int2:hashCode="iFU0wZ1fg4m0zA" int2:id="t9P0dfSJ">
      <int2:state int2:value="Rejected" int2:type="AugLoop_Text_Critique"/>
    </int2:textHash>
    <int2:textHash int2:hashCode="CfUInO/INHFwnx" int2:id="ttstXFbU">
      <int2:state int2:value="Rejected" int2:type="AugLoop_Text_Critique"/>
    </int2:textHash>
    <int2:textHash int2:hashCode="me2Iec7WInoN9S" int2:id="u5LlppWb">
      <int2:state int2:value="Rejected" int2:type="AugLoop_Text_Critique"/>
    </int2:textHash>
    <int2:textHash int2:hashCode="p9+Tt9JPUCU7pg" int2:id="ucp0LhEG">
      <int2:state int2:value="Rejected" int2:type="AugLoop_Text_Critique"/>
    </int2:textHash>
    <int2:textHash int2:hashCode="GqE1aqYE2cFR9K" int2:id="uzJkK68e">
      <int2:state int2:value="Rejected" int2:type="AugLoop_Text_Critique"/>
    </int2:textHash>
    <int2:textHash int2:hashCode="SOVj8UjcBNizHJ" int2:id="xhvJqd4B">
      <int2:state int2:value="Rejected" int2:type="AugLoop_Text_Critique"/>
    </int2:textHash>
  </int2:observations>
  <int2:intelligenceSettings/>
  <int2:onDemandWorkflows/>
</int2:intelligence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DC146A9"/>
    <w:multiLevelType w:val="multilevel"/>
    <w:tmpl w:val="2F38D7C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E394B33"/>
    <w:multiLevelType w:val="multilevel"/>
    <w:tmpl w:val="3F6429A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12C67277"/>
    <w:multiLevelType w:val="multilevel"/>
    <w:tmpl w:val="0FA8EF9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1BEE3EA8"/>
    <w:multiLevelType w:val="multilevel"/>
    <w:tmpl w:val="F80EF97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20C31519"/>
    <w:multiLevelType w:val="multilevel"/>
    <w:tmpl w:val="427CDF0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27E534D1"/>
    <w:multiLevelType w:val="multilevel"/>
    <w:tmpl w:val="EC4E234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2AA11713"/>
    <w:multiLevelType w:val="multilevel"/>
    <w:tmpl w:val="B7749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2D596F77"/>
    <w:multiLevelType w:val="multilevel"/>
    <w:tmpl w:val="127A3F6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2DAA0D3B"/>
    <w:multiLevelType w:val="multilevel"/>
    <w:tmpl w:val="82E62F3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314B43D0"/>
    <w:multiLevelType w:val="multilevel"/>
    <w:tmpl w:val="701A011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33690BAE"/>
    <w:multiLevelType w:val="multilevel"/>
    <w:tmpl w:val="72CC7B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495214AC"/>
    <w:multiLevelType w:val="multilevel"/>
    <w:tmpl w:val="6178D3F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4B2E7063"/>
    <w:multiLevelType w:val="multilevel"/>
    <w:tmpl w:val="8DFECAE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4BAD0109"/>
    <w:multiLevelType w:val="hybridMultilevel"/>
    <w:tmpl w:val="385C8A5A"/>
    <w:lvl w:ilvl="0" w:tplc="10028CC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EE43B96"/>
    <w:multiLevelType w:val="multilevel"/>
    <w:tmpl w:val="6524B6A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52042C8D"/>
    <w:multiLevelType w:val="multilevel"/>
    <w:tmpl w:val="94B0BB3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588B27D9"/>
    <w:multiLevelType w:val="multilevel"/>
    <w:tmpl w:val="E97CC61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 w15:restartNumberingAfterBreak="0">
    <w:nsid w:val="66052922"/>
    <w:multiLevelType w:val="multilevel"/>
    <w:tmpl w:val="7B143A1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70831CDD"/>
    <w:multiLevelType w:val="multilevel"/>
    <w:tmpl w:val="027C942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7CD00ED0"/>
    <w:multiLevelType w:val="multilevel"/>
    <w:tmpl w:val="C2DE515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613316216">
    <w:abstractNumId w:val="13"/>
  </w:num>
  <w:num w:numId="2" w16cid:durableId="1333265857">
    <w:abstractNumId w:val="1"/>
  </w:num>
  <w:num w:numId="3" w16cid:durableId="590546265">
    <w:abstractNumId w:val="8"/>
  </w:num>
  <w:num w:numId="4" w16cid:durableId="725376649">
    <w:abstractNumId w:val="5"/>
  </w:num>
  <w:num w:numId="5" w16cid:durableId="1431386931">
    <w:abstractNumId w:val="15"/>
  </w:num>
  <w:num w:numId="6" w16cid:durableId="951017302">
    <w:abstractNumId w:val="16"/>
  </w:num>
  <w:num w:numId="7" w16cid:durableId="433521905">
    <w:abstractNumId w:val="0"/>
  </w:num>
  <w:num w:numId="8" w16cid:durableId="1448308510">
    <w:abstractNumId w:val="11"/>
  </w:num>
  <w:num w:numId="9" w16cid:durableId="43675015">
    <w:abstractNumId w:val="2"/>
  </w:num>
  <w:num w:numId="10" w16cid:durableId="143592498">
    <w:abstractNumId w:val="4"/>
  </w:num>
  <w:num w:numId="11" w16cid:durableId="1787970428">
    <w:abstractNumId w:val="18"/>
  </w:num>
  <w:num w:numId="12" w16cid:durableId="1761638487">
    <w:abstractNumId w:val="14"/>
  </w:num>
  <w:num w:numId="13" w16cid:durableId="2092117294">
    <w:abstractNumId w:val="3"/>
  </w:num>
  <w:num w:numId="14" w16cid:durableId="1795173044">
    <w:abstractNumId w:val="17"/>
  </w:num>
  <w:num w:numId="15" w16cid:durableId="783308250">
    <w:abstractNumId w:val="7"/>
  </w:num>
  <w:num w:numId="16" w16cid:durableId="846866583">
    <w:abstractNumId w:val="19"/>
  </w:num>
  <w:num w:numId="17" w16cid:durableId="1145269862">
    <w:abstractNumId w:val="6"/>
  </w:num>
  <w:num w:numId="18" w16cid:durableId="975451327">
    <w:abstractNumId w:val="12"/>
  </w:num>
  <w:num w:numId="19" w16cid:durableId="526526737">
    <w:abstractNumId w:val="9"/>
  </w:num>
  <w:num w:numId="20" w16cid:durableId="699011004">
    <w:abstractNumId w:val="10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2"/>
  <w:hideSpellingErrors/>
  <w:hideGrammaticalErrors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2NLY0MjMyMTU2NTQyMTJT0lEKTi0uzszPAykwrgUABn4bY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xdxzset4ww5p5ev5xovap9upxxtfvvt9apt&quot;&gt;My EndNote Library&lt;record-ids&gt;&lt;item&gt;161&lt;/item&gt;&lt;item&gt;303&lt;/item&gt;&lt;item&gt;496&lt;/item&gt;&lt;item&gt;498&lt;/item&gt;&lt;item&gt;499&lt;/item&gt;&lt;item&gt;567&lt;/item&gt;&lt;item&gt;612&lt;/item&gt;&lt;item&gt;618&lt;/item&gt;&lt;item&gt;626&lt;/item&gt;&lt;item&gt;627&lt;/item&gt;&lt;item&gt;634&lt;/item&gt;&lt;item&gt;675&lt;/item&gt;&lt;item&gt;676&lt;/item&gt;&lt;item&gt;677&lt;/item&gt;&lt;item&gt;678&lt;/item&gt;&lt;item&gt;679&lt;/item&gt;&lt;item&gt;680&lt;/item&gt;&lt;item&gt;683&lt;/item&gt;&lt;item&gt;684&lt;/item&gt;&lt;item&gt;685&lt;/item&gt;&lt;item&gt;686&lt;/item&gt;&lt;item&gt;687&lt;/item&gt;&lt;item&gt;688&lt;/item&gt;&lt;item&gt;689&lt;/item&gt;&lt;/record-ids&gt;&lt;/item&gt;&lt;/Libraries&gt;"/>
  </w:docVars>
  <w:rsids>
    <w:rsidRoot w:val="00D05181"/>
    <w:rsid w:val="00000D27"/>
    <w:rsid w:val="00001BC1"/>
    <w:rsid w:val="0000790B"/>
    <w:rsid w:val="000113E2"/>
    <w:rsid w:val="00011886"/>
    <w:rsid w:val="00014618"/>
    <w:rsid w:val="00015EC6"/>
    <w:rsid w:val="00017966"/>
    <w:rsid w:val="00021114"/>
    <w:rsid w:val="00025FFC"/>
    <w:rsid w:val="00037D0C"/>
    <w:rsid w:val="0004068E"/>
    <w:rsid w:val="00041EA5"/>
    <w:rsid w:val="00043619"/>
    <w:rsid w:val="00044A0A"/>
    <w:rsid w:val="00045065"/>
    <w:rsid w:val="00047221"/>
    <w:rsid w:val="00052186"/>
    <w:rsid w:val="000557E0"/>
    <w:rsid w:val="00056E13"/>
    <w:rsid w:val="00057D49"/>
    <w:rsid w:val="00062906"/>
    <w:rsid w:val="0006360D"/>
    <w:rsid w:val="00064A10"/>
    <w:rsid w:val="00071AAE"/>
    <w:rsid w:val="00073DE6"/>
    <w:rsid w:val="00074858"/>
    <w:rsid w:val="000774FA"/>
    <w:rsid w:val="000862B8"/>
    <w:rsid w:val="00092AAC"/>
    <w:rsid w:val="00094D31"/>
    <w:rsid w:val="000951C9"/>
    <w:rsid w:val="000957AE"/>
    <w:rsid w:val="000A0CC8"/>
    <w:rsid w:val="000A5DB7"/>
    <w:rsid w:val="000B00A5"/>
    <w:rsid w:val="000B292E"/>
    <w:rsid w:val="000B2E57"/>
    <w:rsid w:val="000B31C0"/>
    <w:rsid w:val="000B555F"/>
    <w:rsid w:val="000B5EAF"/>
    <w:rsid w:val="000B65CD"/>
    <w:rsid w:val="000B65D9"/>
    <w:rsid w:val="000B6EB3"/>
    <w:rsid w:val="000C252B"/>
    <w:rsid w:val="000C7009"/>
    <w:rsid w:val="000C778D"/>
    <w:rsid w:val="000D0BE2"/>
    <w:rsid w:val="000D152F"/>
    <w:rsid w:val="000D7B68"/>
    <w:rsid w:val="000D7F75"/>
    <w:rsid w:val="000E4968"/>
    <w:rsid w:val="000E57E3"/>
    <w:rsid w:val="000E6FFC"/>
    <w:rsid w:val="000F00C9"/>
    <w:rsid w:val="000F17ED"/>
    <w:rsid w:val="000F19C8"/>
    <w:rsid w:val="000F2226"/>
    <w:rsid w:val="000F35C7"/>
    <w:rsid w:val="001002E2"/>
    <w:rsid w:val="00101047"/>
    <w:rsid w:val="001103D4"/>
    <w:rsid w:val="0011062E"/>
    <w:rsid w:val="0011172D"/>
    <w:rsid w:val="001152C1"/>
    <w:rsid w:val="00122D18"/>
    <w:rsid w:val="001255D4"/>
    <w:rsid w:val="00127D95"/>
    <w:rsid w:val="0013152B"/>
    <w:rsid w:val="00131CD0"/>
    <w:rsid w:val="00132E57"/>
    <w:rsid w:val="00133606"/>
    <w:rsid w:val="00133E2F"/>
    <w:rsid w:val="00136F4B"/>
    <w:rsid w:val="0013774B"/>
    <w:rsid w:val="00145936"/>
    <w:rsid w:val="00146528"/>
    <w:rsid w:val="001472F6"/>
    <w:rsid w:val="001506A0"/>
    <w:rsid w:val="00152948"/>
    <w:rsid w:val="00155B8B"/>
    <w:rsid w:val="00156436"/>
    <w:rsid w:val="0016392E"/>
    <w:rsid w:val="001639B8"/>
    <w:rsid w:val="001655D4"/>
    <w:rsid w:val="001716B1"/>
    <w:rsid w:val="0017284C"/>
    <w:rsid w:val="00174CB5"/>
    <w:rsid w:val="00175F02"/>
    <w:rsid w:val="001834CA"/>
    <w:rsid w:val="00186A77"/>
    <w:rsid w:val="00186B4B"/>
    <w:rsid w:val="001948E2"/>
    <w:rsid w:val="001975F0"/>
    <w:rsid w:val="001A2315"/>
    <w:rsid w:val="001A6EB7"/>
    <w:rsid w:val="001B157D"/>
    <w:rsid w:val="001B27EE"/>
    <w:rsid w:val="001B45FC"/>
    <w:rsid w:val="001B4E90"/>
    <w:rsid w:val="001B79E1"/>
    <w:rsid w:val="001C1166"/>
    <w:rsid w:val="001C33E0"/>
    <w:rsid w:val="001C3DF9"/>
    <w:rsid w:val="001C4081"/>
    <w:rsid w:val="001C53C0"/>
    <w:rsid w:val="001C6FED"/>
    <w:rsid w:val="001D0C2A"/>
    <w:rsid w:val="001D3A85"/>
    <w:rsid w:val="001D6EE0"/>
    <w:rsid w:val="001E0E5D"/>
    <w:rsid w:val="001E1909"/>
    <w:rsid w:val="001E1B21"/>
    <w:rsid w:val="001E351E"/>
    <w:rsid w:val="001E5E96"/>
    <w:rsid w:val="001F2E46"/>
    <w:rsid w:val="001F4F08"/>
    <w:rsid w:val="001F6EF5"/>
    <w:rsid w:val="002022A7"/>
    <w:rsid w:val="00202E43"/>
    <w:rsid w:val="00205518"/>
    <w:rsid w:val="00205DED"/>
    <w:rsid w:val="00206F69"/>
    <w:rsid w:val="0021141C"/>
    <w:rsid w:val="00211B8A"/>
    <w:rsid w:val="002128F9"/>
    <w:rsid w:val="00213C41"/>
    <w:rsid w:val="00221B59"/>
    <w:rsid w:val="00221B99"/>
    <w:rsid w:val="002238EF"/>
    <w:rsid w:val="00223B9F"/>
    <w:rsid w:val="00226B66"/>
    <w:rsid w:val="002313A9"/>
    <w:rsid w:val="00237BBB"/>
    <w:rsid w:val="0024297C"/>
    <w:rsid w:val="00244311"/>
    <w:rsid w:val="00246D34"/>
    <w:rsid w:val="00247C85"/>
    <w:rsid w:val="00250E98"/>
    <w:rsid w:val="00250EF3"/>
    <w:rsid w:val="002528EC"/>
    <w:rsid w:val="00255FC5"/>
    <w:rsid w:val="00256D1D"/>
    <w:rsid w:val="00256EC1"/>
    <w:rsid w:val="002611A6"/>
    <w:rsid w:val="00270216"/>
    <w:rsid w:val="0027025C"/>
    <w:rsid w:val="00272A57"/>
    <w:rsid w:val="0027337B"/>
    <w:rsid w:val="00276232"/>
    <w:rsid w:val="0028026C"/>
    <w:rsid w:val="00282B83"/>
    <w:rsid w:val="00283181"/>
    <w:rsid w:val="0028354B"/>
    <w:rsid w:val="00284D22"/>
    <w:rsid w:val="002912E5"/>
    <w:rsid w:val="00291956"/>
    <w:rsid w:val="002A3CD5"/>
    <w:rsid w:val="002A5D76"/>
    <w:rsid w:val="002A635D"/>
    <w:rsid w:val="002B16B1"/>
    <w:rsid w:val="002B194C"/>
    <w:rsid w:val="002B197F"/>
    <w:rsid w:val="002B238C"/>
    <w:rsid w:val="002B6201"/>
    <w:rsid w:val="002B6809"/>
    <w:rsid w:val="002B697E"/>
    <w:rsid w:val="002C2AAC"/>
    <w:rsid w:val="002C2FE0"/>
    <w:rsid w:val="002D0A6F"/>
    <w:rsid w:val="002D257D"/>
    <w:rsid w:val="002D2748"/>
    <w:rsid w:val="002D2943"/>
    <w:rsid w:val="002D786A"/>
    <w:rsid w:val="002E6C92"/>
    <w:rsid w:val="002F264E"/>
    <w:rsid w:val="002F4021"/>
    <w:rsid w:val="002F5AD3"/>
    <w:rsid w:val="002F7536"/>
    <w:rsid w:val="00303E5D"/>
    <w:rsid w:val="00305369"/>
    <w:rsid w:val="003072A2"/>
    <w:rsid w:val="003308C3"/>
    <w:rsid w:val="00335561"/>
    <w:rsid w:val="00336735"/>
    <w:rsid w:val="00337480"/>
    <w:rsid w:val="00340280"/>
    <w:rsid w:val="00340F20"/>
    <w:rsid w:val="0034448E"/>
    <w:rsid w:val="0034454F"/>
    <w:rsid w:val="00345ACD"/>
    <w:rsid w:val="00346569"/>
    <w:rsid w:val="00352839"/>
    <w:rsid w:val="00352D11"/>
    <w:rsid w:val="0036216D"/>
    <w:rsid w:val="003621A7"/>
    <w:rsid w:val="00362F2A"/>
    <w:rsid w:val="0036591C"/>
    <w:rsid w:val="00365FB3"/>
    <w:rsid w:val="003662A1"/>
    <w:rsid w:val="0036698C"/>
    <w:rsid w:val="00366BDD"/>
    <w:rsid w:val="003677C8"/>
    <w:rsid w:val="003726FB"/>
    <w:rsid w:val="00375608"/>
    <w:rsid w:val="003807BE"/>
    <w:rsid w:val="00381741"/>
    <w:rsid w:val="003830AC"/>
    <w:rsid w:val="00383D9A"/>
    <w:rsid w:val="00385F09"/>
    <w:rsid w:val="00393250"/>
    <w:rsid w:val="003932F3"/>
    <w:rsid w:val="00394015"/>
    <w:rsid w:val="00395EA2"/>
    <w:rsid w:val="00396022"/>
    <w:rsid w:val="00397CE0"/>
    <w:rsid w:val="003A176B"/>
    <w:rsid w:val="003A3216"/>
    <w:rsid w:val="003A5274"/>
    <w:rsid w:val="003A545B"/>
    <w:rsid w:val="003A75A5"/>
    <w:rsid w:val="003B4A31"/>
    <w:rsid w:val="003B7B78"/>
    <w:rsid w:val="003B7E36"/>
    <w:rsid w:val="003C0B21"/>
    <w:rsid w:val="003C0C42"/>
    <w:rsid w:val="003C128D"/>
    <w:rsid w:val="003C3ADC"/>
    <w:rsid w:val="003C4998"/>
    <w:rsid w:val="003C625B"/>
    <w:rsid w:val="003D0985"/>
    <w:rsid w:val="003D2F3B"/>
    <w:rsid w:val="003D6842"/>
    <w:rsid w:val="003E5EE8"/>
    <w:rsid w:val="003F04EF"/>
    <w:rsid w:val="003F0B8B"/>
    <w:rsid w:val="003F1E48"/>
    <w:rsid w:val="003F46B3"/>
    <w:rsid w:val="004006F0"/>
    <w:rsid w:val="004049BA"/>
    <w:rsid w:val="004114A5"/>
    <w:rsid w:val="004130F3"/>
    <w:rsid w:val="00414188"/>
    <w:rsid w:val="00421889"/>
    <w:rsid w:val="004336AA"/>
    <w:rsid w:val="00441D41"/>
    <w:rsid w:val="004453F2"/>
    <w:rsid w:val="0044618D"/>
    <w:rsid w:val="00446E81"/>
    <w:rsid w:val="004517DC"/>
    <w:rsid w:val="00454C02"/>
    <w:rsid w:val="004557CD"/>
    <w:rsid w:val="00457FBE"/>
    <w:rsid w:val="004674F7"/>
    <w:rsid w:val="00475FCA"/>
    <w:rsid w:val="004769DD"/>
    <w:rsid w:val="004824D8"/>
    <w:rsid w:val="00484B33"/>
    <w:rsid w:val="0049498B"/>
    <w:rsid w:val="00497B6E"/>
    <w:rsid w:val="004A1744"/>
    <w:rsid w:val="004A418A"/>
    <w:rsid w:val="004A68EF"/>
    <w:rsid w:val="004A7AE3"/>
    <w:rsid w:val="004B2596"/>
    <w:rsid w:val="004C0FEF"/>
    <w:rsid w:val="004D12E9"/>
    <w:rsid w:val="004D27B3"/>
    <w:rsid w:val="004D6F24"/>
    <w:rsid w:val="004E1F27"/>
    <w:rsid w:val="004E290B"/>
    <w:rsid w:val="004F01D8"/>
    <w:rsid w:val="004F136F"/>
    <w:rsid w:val="004F22CD"/>
    <w:rsid w:val="0050488F"/>
    <w:rsid w:val="00505897"/>
    <w:rsid w:val="00505C36"/>
    <w:rsid w:val="005068BC"/>
    <w:rsid w:val="00506AE9"/>
    <w:rsid w:val="00511E40"/>
    <w:rsid w:val="00516C11"/>
    <w:rsid w:val="00516DF0"/>
    <w:rsid w:val="00516E5D"/>
    <w:rsid w:val="0051715D"/>
    <w:rsid w:val="00517F42"/>
    <w:rsid w:val="005214DB"/>
    <w:rsid w:val="005234CE"/>
    <w:rsid w:val="005235DF"/>
    <w:rsid w:val="00523FCC"/>
    <w:rsid w:val="005247F7"/>
    <w:rsid w:val="00533480"/>
    <w:rsid w:val="005336BD"/>
    <w:rsid w:val="005352DE"/>
    <w:rsid w:val="0053690C"/>
    <w:rsid w:val="00536A19"/>
    <w:rsid w:val="00537B97"/>
    <w:rsid w:val="00542861"/>
    <w:rsid w:val="005428EF"/>
    <w:rsid w:val="00542990"/>
    <w:rsid w:val="00543C3D"/>
    <w:rsid w:val="00543CE2"/>
    <w:rsid w:val="005457B2"/>
    <w:rsid w:val="005461E6"/>
    <w:rsid w:val="00547154"/>
    <w:rsid w:val="00547C1A"/>
    <w:rsid w:val="00550BD1"/>
    <w:rsid w:val="00550EAD"/>
    <w:rsid w:val="005512A6"/>
    <w:rsid w:val="0055508A"/>
    <w:rsid w:val="00563FF3"/>
    <w:rsid w:val="00564742"/>
    <w:rsid w:val="005649E6"/>
    <w:rsid w:val="00565483"/>
    <w:rsid w:val="00570D4C"/>
    <w:rsid w:val="00570FF0"/>
    <w:rsid w:val="005717C2"/>
    <w:rsid w:val="00572B24"/>
    <w:rsid w:val="00574041"/>
    <w:rsid w:val="0057695F"/>
    <w:rsid w:val="005773FC"/>
    <w:rsid w:val="0057B80F"/>
    <w:rsid w:val="00583798"/>
    <w:rsid w:val="00583E36"/>
    <w:rsid w:val="00584656"/>
    <w:rsid w:val="0058487C"/>
    <w:rsid w:val="00584BBC"/>
    <w:rsid w:val="005850B9"/>
    <w:rsid w:val="00586FB8"/>
    <w:rsid w:val="00594D65"/>
    <w:rsid w:val="0059567A"/>
    <w:rsid w:val="005963B8"/>
    <w:rsid w:val="005A19FD"/>
    <w:rsid w:val="005A1E7C"/>
    <w:rsid w:val="005A28DC"/>
    <w:rsid w:val="005A3E12"/>
    <w:rsid w:val="005A6C51"/>
    <w:rsid w:val="005A7FC7"/>
    <w:rsid w:val="005B00B4"/>
    <w:rsid w:val="005B42EE"/>
    <w:rsid w:val="005B443C"/>
    <w:rsid w:val="005B79CB"/>
    <w:rsid w:val="005C252C"/>
    <w:rsid w:val="005C7CAF"/>
    <w:rsid w:val="005D1EF8"/>
    <w:rsid w:val="005D3AF2"/>
    <w:rsid w:val="005D40DF"/>
    <w:rsid w:val="005D595D"/>
    <w:rsid w:val="005D5BF8"/>
    <w:rsid w:val="005D5DA2"/>
    <w:rsid w:val="005D674F"/>
    <w:rsid w:val="005E0903"/>
    <w:rsid w:val="005E1FB9"/>
    <w:rsid w:val="005E6E57"/>
    <w:rsid w:val="005E6F42"/>
    <w:rsid w:val="005F1DD0"/>
    <w:rsid w:val="005F5709"/>
    <w:rsid w:val="005F59D8"/>
    <w:rsid w:val="005F6141"/>
    <w:rsid w:val="00600F89"/>
    <w:rsid w:val="0060300F"/>
    <w:rsid w:val="0060414C"/>
    <w:rsid w:val="00607A7D"/>
    <w:rsid w:val="00607C4B"/>
    <w:rsid w:val="006162F5"/>
    <w:rsid w:val="00620BFB"/>
    <w:rsid w:val="00622395"/>
    <w:rsid w:val="00625BE8"/>
    <w:rsid w:val="00626C97"/>
    <w:rsid w:val="0062789E"/>
    <w:rsid w:val="00627C6E"/>
    <w:rsid w:val="00634C40"/>
    <w:rsid w:val="00635A1F"/>
    <w:rsid w:val="00635DDC"/>
    <w:rsid w:val="00640187"/>
    <w:rsid w:val="006459D3"/>
    <w:rsid w:val="00646503"/>
    <w:rsid w:val="006531AD"/>
    <w:rsid w:val="00657371"/>
    <w:rsid w:val="00657B17"/>
    <w:rsid w:val="00657D69"/>
    <w:rsid w:val="006612C9"/>
    <w:rsid w:val="00664DA7"/>
    <w:rsid w:val="00667F7A"/>
    <w:rsid w:val="0067464C"/>
    <w:rsid w:val="00674F73"/>
    <w:rsid w:val="006764D9"/>
    <w:rsid w:val="00680EE6"/>
    <w:rsid w:val="0068315B"/>
    <w:rsid w:val="00683753"/>
    <w:rsid w:val="00686955"/>
    <w:rsid w:val="00686D63"/>
    <w:rsid w:val="006879BF"/>
    <w:rsid w:val="00695B7D"/>
    <w:rsid w:val="006A14CB"/>
    <w:rsid w:val="006A1A94"/>
    <w:rsid w:val="006A1FCA"/>
    <w:rsid w:val="006A5BC1"/>
    <w:rsid w:val="006B2B1B"/>
    <w:rsid w:val="006B34A9"/>
    <w:rsid w:val="006B573B"/>
    <w:rsid w:val="006B631B"/>
    <w:rsid w:val="006C032C"/>
    <w:rsid w:val="006C1B8F"/>
    <w:rsid w:val="006C2EFF"/>
    <w:rsid w:val="006C79E9"/>
    <w:rsid w:val="006D06DC"/>
    <w:rsid w:val="006D1ED6"/>
    <w:rsid w:val="006D2B34"/>
    <w:rsid w:val="006D34A9"/>
    <w:rsid w:val="006D73EC"/>
    <w:rsid w:val="006E10CF"/>
    <w:rsid w:val="006E41B9"/>
    <w:rsid w:val="006E43F1"/>
    <w:rsid w:val="006F2745"/>
    <w:rsid w:val="006F4EB4"/>
    <w:rsid w:val="00700DCB"/>
    <w:rsid w:val="00702282"/>
    <w:rsid w:val="007054CC"/>
    <w:rsid w:val="007120E7"/>
    <w:rsid w:val="00713837"/>
    <w:rsid w:val="00716E40"/>
    <w:rsid w:val="007172FD"/>
    <w:rsid w:val="00722162"/>
    <w:rsid w:val="0072478C"/>
    <w:rsid w:val="007260F7"/>
    <w:rsid w:val="0073144C"/>
    <w:rsid w:val="00734885"/>
    <w:rsid w:val="00743D96"/>
    <w:rsid w:val="00745358"/>
    <w:rsid w:val="00745E5F"/>
    <w:rsid w:val="007477BC"/>
    <w:rsid w:val="00747DDB"/>
    <w:rsid w:val="00750114"/>
    <w:rsid w:val="00753767"/>
    <w:rsid w:val="007539EB"/>
    <w:rsid w:val="00755851"/>
    <w:rsid w:val="00762B13"/>
    <w:rsid w:val="00763440"/>
    <w:rsid w:val="007710C7"/>
    <w:rsid w:val="00772E6D"/>
    <w:rsid w:val="00774631"/>
    <w:rsid w:val="00776519"/>
    <w:rsid w:val="00780DA9"/>
    <w:rsid w:val="00781167"/>
    <w:rsid w:val="007837B8"/>
    <w:rsid w:val="00784D68"/>
    <w:rsid w:val="0078518D"/>
    <w:rsid w:val="007866A6"/>
    <w:rsid w:val="00790BA4"/>
    <w:rsid w:val="00790F47"/>
    <w:rsid w:val="00794482"/>
    <w:rsid w:val="007A0ADA"/>
    <w:rsid w:val="007A19BE"/>
    <w:rsid w:val="007A5630"/>
    <w:rsid w:val="007A7D9F"/>
    <w:rsid w:val="007B0C15"/>
    <w:rsid w:val="007B47F6"/>
    <w:rsid w:val="007B64BC"/>
    <w:rsid w:val="007B6ED1"/>
    <w:rsid w:val="007C0424"/>
    <w:rsid w:val="007C093F"/>
    <w:rsid w:val="007C2605"/>
    <w:rsid w:val="007C2C1C"/>
    <w:rsid w:val="007C3E27"/>
    <w:rsid w:val="007C4467"/>
    <w:rsid w:val="007C664F"/>
    <w:rsid w:val="007C74B0"/>
    <w:rsid w:val="007D2180"/>
    <w:rsid w:val="007D5680"/>
    <w:rsid w:val="007E344A"/>
    <w:rsid w:val="007E36CC"/>
    <w:rsid w:val="007E5F5C"/>
    <w:rsid w:val="007E7EC3"/>
    <w:rsid w:val="007F1462"/>
    <w:rsid w:val="007F45A7"/>
    <w:rsid w:val="007F4F92"/>
    <w:rsid w:val="007F503D"/>
    <w:rsid w:val="007F5778"/>
    <w:rsid w:val="007F59FA"/>
    <w:rsid w:val="007F6387"/>
    <w:rsid w:val="00801FD5"/>
    <w:rsid w:val="0080395D"/>
    <w:rsid w:val="008048E2"/>
    <w:rsid w:val="008073A2"/>
    <w:rsid w:val="00812830"/>
    <w:rsid w:val="00815693"/>
    <w:rsid w:val="00817BCE"/>
    <w:rsid w:val="00820282"/>
    <w:rsid w:val="008269D4"/>
    <w:rsid w:val="008320EF"/>
    <w:rsid w:val="00834F5C"/>
    <w:rsid w:val="00835B0E"/>
    <w:rsid w:val="00845149"/>
    <w:rsid w:val="0084693F"/>
    <w:rsid w:val="00850D56"/>
    <w:rsid w:val="00853C55"/>
    <w:rsid w:val="00854556"/>
    <w:rsid w:val="008579B5"/>
    <w:rsid w:val="00860B6B"/>
    <w:rsid w:val="00861602"/>
    <w:rsid w:val="008627C5"/>
    <w:rsid w:val="00875473"/>
    <w:rsid w:val="00875DEB"/>
    <w:rsid w:val="00876663"/>
    <w:rsid w:val="00880730"/>
    <w:rsid w:val="008835E2"/>
    <w:rsid w:val="00883770"/>
    <w:rsid w:val="0089046B"/>
    <w:rsid w:val="00891212"/>
    <w:rsid w:val="00891874"/>
    <w:rsid w:val="00892580"/>
    <w:rsid w:val="008942BF"/>
    <w:rsid w:val="00896B2E"/>
    <w:rsid w:val="00897607"/>
    <w:rsid w:val="008A5E26"/>
    <w:rsid w:val="008A6BCA"/>
    <w:rsid w:val="008B1692"/>
    <w:rsid w:val="008B34F2"/>
    <w:rsid w:val="008B5507"/>
    <w:rsid w:val="008B564E"/>
    <w:rsid w:val="008B642D"/>
    <w:rsid w:val="008C0693"/>
    <w:rsid w:val="008C0A52"/>
    <w:rsid w:val="008C27F9"/>
    <w:rsid w:val="008C49E0"/>
    <w:rsid w:val="008C4B21"/>
    <w:rsid w:val="008C6622"/>
    <w:rsid w:val="008C77BC"/>
    <w:rsid w:val="008D3595"/>
    <w:rsid w:val="008E08E6"/>
    <w:rsid w:val="008E0A6C"/>
    <w:rsid w:val="008E2DC2"/>
    <w:rsid w:val="008E31D4"/>
    <w:rsid w:val="008E5356"/>
    <w:rsid w:val="008E6304"/>
    <w:rsid w:val="008E7C2D"/>
    <w:rsid w:val="008F16C3"/>
    <w:rsid w:val="008F1DB2"/>
    <w:rsid w:val="008F2CA9"/>
    <w:rsid w:val="008F5539"/>
    <w:rsid w:val="008F5604"/>
    <w:rsid w:val="008F63B6"/>
    <w:rsid w:val="0090548B"/>
    <w:rsid w:val="00905ABC"/>
    <w:rsid w:val="00907777"/>
    <w:rsid w:val="00910D00"/>
    <w:rsid w:val="0091145B"/>
    <w:rsid w:val="00912E47"/>
    <w:rsid w:val="009144D1"/>
    <w:rsid w:val="00914C18"/>
    <w:rsid w:val="009162ED"/>
    <w:rsid w:val="00921FEB"/>
    <w:rsid w:val="009310AC"/>
    <w:rsid w:val="00932F10"/>
    <w:rsid w:val="0093427C"/>
    <w:rsid w:val="00942411"/>
    <w:rsid w:val="009450C1"/>
    <w:rsid w:val="00951250"/>
    <w:rsid w:val="00957204"/>
    <w:rsid w:val="0096015D"/>
    <w:rsid w:val="00962E18"/>
    <w:rsid w:val="009647C8"/>
    <w:rsid w:val="00965CF4"/>
    <w:rsid w:val="0097534B"/>
    <w:rsid w:val="00976995"/>
    <w:rsid w:val="00977CC3"/>
    <w:rsid w:val="00980749"/>
    <w:rsid w:val="00982675"/>
    <w:rsid w:val="009828BA"/>
    <w:rsid w:val="009858D6"/>
    <w:rsid w:val="0098603E"/>
    <w:rsid w:val="009869CE"/>
    <w:rsid w:val="00991851"/>
    <w:rsid w:val="00994E8F"/>
    <w:rsid w:val="00994FB2"/>
    <w:rsid w:val="009A0AA6"/>
    <w:rsid w:val="009A258F"/>
    <w:rsid w:val="009A55D3"/>
    <w:rsid w:val="009A629D"/>
    <w:rsid w:val="009B090E"/>
    <w:rsid w:val="009B17D4"/>
    <w:rsid w:val="009B611D"/>
    <w:rsid w:val="009B7E44"/>
    <w:rsid w:val="009C1DF2"/>
    <w:rsid w:val="009C40B7"/>
    <w:rsid w:val="009C452B"/>
    <w:rsid w:val="009C7E5A"/>
    <w:rsid w:val="009D2C7B"/>
    <w:rsid w:val="009D470E"/>
    <w:rsid w:val="009D482E"/>
    <w:rsid w:val="009D50D9"/>
    <w:rsid w:val="009D718B"/>
    <w:rsid w:val="009E251D"/>
    <w:rsid w:val="009E4C4C"/>
    <w:rsid w:val="009E4E31"/>
    <w:rsid w:val="009E7E11"/>
    <w:rsid w:val="009F0316"/>
    <w:rsid w:val="009F21D0"/>
    <w:rsid w:val="009F4F26"/>
    <w:rsid w:val="00A01CDE"/>
    <w:rsid w:val="00A0383F"/>
    <w:rsid w:val="00A07010"/>
    <w:rsid w:val="00A071C5"/>
    <w:rsid w:val="00A10874"/>
    <w:rsid w:val="00A1202F"/>
    <w:rsid w:val="00A14BFB"/>
    <w:rsid w:val="00A16001"/>
    <w:rsid w:val="00A1706F"/>
    <w:rsid w:val="00A214E6"/>
    <w:rsid w:val="00A2375D"/>
    <w:rsid w:val="00A265E7"/>
    <w:rsid w:val="00A2791B"/>
    <w:rsid w:val="00A27EAE"/>
    <w:rsid w:val="00A33ACF"/>
    <w:rsid w:val="00A33F2A"/>
    <w:rsid w:val="00A347F2"/>
    <w:rsid w:val="00A34896"/>
    <w:rsid w:val="00A350EF"/>
    <w:rsid w:val="00A37706"/>
    <w:rsid w:val="00A37756"/>
    <w:rsid w:val="00A50BEE"/>
    <w:rsid w:val="00A51248"/>
    <w:rsid w:val="00A52343"/>
    <w:rsid w:val="00A54BEA"/>
    <w:rsid w:val="00A572EB"/>
    <w:rsid w:val="00A577DC"/>
    <w:rsid w:val="00A60E1A"/>
    <w:rsid w:val="00A61AE8"/>
    <w:rsid w:val="00A63497"/>
    <w:rsid w:val="00A64365"/>
    <w:rsid w:val="00A65062"/>
    <w:rsid w:val="00A654E1"/>
    <w:rsid w:val="00A678E7"/>
    <w:rsid w:val="00A70FDA"/>
    <w:rsid w:val="00A80403"/>
    <w:rsid w:val="00A8358A"/>
    <w:rsid w:val="00A868C4"/>
    <w:rsid w:val="00A87206"/>
    <w:rsid w:val="00A904C1"/>
    <w:rsid w:val="00A917B1"/>
    <w:rsid w:val="00A91D40"/>
    <w:rsid w:val="00A93C8D"/>
    <w:rsid w:val="00A941B1"/>
    <w:rsid w:val="00A948F0"/>
    <w:rsid w:val="00A95A2C"/>
    <w:rsid w:val="00A95D9B"/>
    <w:rsid w:val="00AA2D70"/>
    <w:rsid w:val="00AA78D2"/>
    <w:rsid w:val="00AA7AEF"/>
    <w:rsid w:val="00AB086B"/>
    <w:rsid w:val="00AB1101"/>
    <w:rsid w:val="00AB17E6"/>
    <w:rsid w:val="00AB2909"/>
    <w:rsid w:val="00AB2D34"/>
    <w:rsid w:val="00AB49CA"/>
    <w:rsid w:val="00AB4BDE"/>
    <w:rsid w:val="00AB64EE"/>
    <w:rsid w:val="00AC1388"/>
    <w:rsid w:val="00AC1BB6"/>
    <w:rsid w:val="00AC2503"/>
    <w:rsid w:val="00AC2D67"/>
    <w:rsid w:val="00AC48FA"/>
    <w:rsid w:val="00AC6F12"/>
    <w:rsid w:val="00AE1076"/>
    <w:rsid w:val="00AE1477"/>
    <w:rsid w:val="00AE5B1A"/>
    <w:rsid w:val="00AE5C58"/>
    <w:rsid w:val="00AF0C97"/>
    <w:rsid w:val="00AF1C3C"/>
    <w:rsid w:val="00AF43BD"/>
    <w:rsid w:val="00AF7E77"/>
    <w:rsid w:val="00B03A7B"/>
    <w:rsid w:val="00B03F36"/>
    <w:rsid w:val="00B0711B"/>
    <w:rsid w:val="00B10B5B"/>
    <w:rsid w:val="00B124F2"/>
    <w:rsid w:val="00B135DA"/>
    <w:rsid w:val="00B13BB0"/>
    <w:rsid w:val="00B15784"/>
    <w:rsid w:val="00B20A30"/>
    <w:rsid w:val="00B276F8"/>
    <w:rsid w:val="00B31E79"/>
    <w:rsid w:val="00B32850"/>
    <w:rsid w:val="00B44126"/>
    <w:rsid w:val="00B445C0"/>
    <w:rsid w:val="00B44FFB"/>
    <w:rsid w:val="00B5337C"/>
    <w:rsid w:val="00B631FD"/>
    <w:rsid w:val="00B64190"/>
    <w:rsid w:val="00B65CF7"/>
    <w:rsid w:val="00B703DB"/>
    <w:rsid w:val="00B70B33"/>
    <w:rsid w:val="00B765AD"/>
    <w:rsid w:val="00B804AB"/>
    <w:rsid w:val="00B809A5"/>
    <w:rsid w:val="00B82DD8"/>
    <w:rsid w:val="00B82E81"/>
    <w:rsid w:val="00B8371E"/>
    <w:rsid w:val="00B8528F"/>
    <w:rsid w:val="00B91B2C"/>
    <w:rsid w:val="00B92BBF"/>
    <w:rsid w:val="00B93419"/>
    <w:rsid w:val="00B93E18"/>
    <w:rsid w:val="00B9577F"/>
    <w:rsid w:val="00B964F1"/>
    <w:rsid w:val="00BA04D6"/>
    <w:rsid w:val="00BA31FB"/>
    <w:rsid w:val="00BA587B"/>
    <w:rsid w:val="00BA74F9"/>
    <w:rsid w:val="00BB24EB"/>
    <w:rsid w:val="00BB30CB"/>
    <w:rsid w:val="00BB406A"/>
    <w:rsid w:val="00BB7911"/>
    <w:rsid w:val="00BC1EDE"/>
    <w:rsid w:val="00BC32A2"/>
    <w:rsid w:val="00BC56D6"/>
    <w:rsid w:val="00BC61B8"/>
    <w:rsid w:val="00BC789B"/>
    <w:rsid w:val="00BD14E9"/>
    <w:rsid w:val="00BD2138"/>
    <w:rsid w:val="00BD417B"/>
    <w:rsid w:val="00BD49A2"/>
    <w:rsid w:val="00BD534A"/>
    <w:rsid w:val="00BD6253"/>
    <w:rsid w:val="00BD7BCA"/>
    <w:rsid w:val="00BE1768"/>
    <w:rsid w:val="00BE3CCB"/>
    <w:rsid w:val="00BE637B"/>
    <w:rsid w:val="00BF2D86"/>
    <w:rsid w:val="00BF32F5"/>
    <w:rsid w:val="00BF612D"/>
    <w:rsid w:val="00BF7780"/>
    <w:rsid w:val="00C00386"/>
    <w:rsid w:val="00C01F55"/>
    <w:rsid w:val="00C11992"/>
    <w:rsid w:val="00C147FE"/>
    <w:rsid w:val="00C17816"/>
    <w:rsid w:val="00C22AD3"/>
    <w:rsid w:val="00C25BDF"/>
    <w:rsid w:val="00C27AE2"/>
    <w:rsid w:val="00C30430"/>
    <w:rsid w:val="00C3203D"/>
    <w:rsid w:val="00C3274B"/>
    <w:rsid w:val="00C360B9"/>
    <w:rsid w:val="00C36AF6"/>
    <w:rsid w:val="00C37164"/>
    <w:rsid w:val="00C41DB1"/>
    <w:rsid w:val="00C4761A"/>
    <w:rsid w:val="00C47ADD"/>
    <w:rsid w:val="00C50409"/>
    <w:rsid w:val="00C52B4F"/>
    <w:rsid w:val="00C541D8"/>
    <w:rsid w:val="00C54207"/>
    <w:rsid w:val="00C55DCA"/>
    <w:rsid w:val="00C5676F"/>
    <w:rsid w:val="00C60922"/>
    <w:rsid w:val="00C60C15"/>
    <w:rsid w:val="00C64905"/>
    <w:rsid w:val="00C6679E"/>
    <w:rsid w:val="00C736A4"/>
    <w:rsid w:val="00C7430A"/>
    <w:rsid w:val="00C75846"/>
    <w:rsid w:val="00C75C0D"/>
    <w:rsid w:val="00C76509"/>
    <w:rsid w:val="00C765BD"/>
    <w:rsid w:val="00C774D2"/>
    <w:rsid w:val="00C81915"/>
    <w:rsid w:val="00C86C63"/>
    <w:rsid w:val="00C93879"/>
    <w:rsid w:val="00C94A79"/>
    <w:rsid w:val="00C963FE"/>
    <w:rsid w:val="00CA0AD5"/>
    <w:rsid w:val="00CA1F97"/>
    <w:rsid w:val="00CA41EA"/>
    <w:rsid w:val="00CA4770"/>
    <w:rsid w:val="00CA6446"/>
    <w:rsid w:val="00CC467C"/>
    <w:rsid w:val="00CC56BD"/>
    <w:rsid w:val="00CC5758"/>
    <w:rsid w:val="00CD0124"/>
    <w:rsid w:val="00CD0567"/>
    <w:rsid w:val="00CD23CA"/>
    <w:rsid w:val="00CD6349"/>
    <w:rsid w:val="00CE2175"/>
    <w:rsid w:val="00CE24B3"/>
    <w:rsid w:val="00CE3CA4"/>
    <w:rsid w:val="00CE7540"/>
    <w:rsid w:val="00CF0F0D"/>
    <w:rsid w:val="00CF1FD7"/>
    <w:rsid w:val="00CF4E6F"/>
    <w:rsid w:val="00D000B2"/>
    <w:rsid w:val="00D004E5"/>
    <w:rsid w:val="00D0175C"/>
    <w:rsid w:val="00D0412F"/>
    <w:rsid w:val="00D041B6"/>
    <w:rsid w:val="00D05181"/>
    <w:rsid w:val="00D053F9"/>
    <w:rsid w:val="00D075D4"/>
    <w:rsid w:val="00D12AB3"/>
    <w:rsid w:val="00D133B3"/>
    <w:rsid w:val="00D13C51"/>
    <w:rsid w:val="00D1762C"/>
    <w:rsid w:val="00D24C53"/>
    <w:rsid w:val="00D24FDB"/>
    <w:rsid w:val="00D25AC1"/>
    <w:rsid w:val="00D25EDB"/>
    <w:rsid w:val="00D304F5"/>
    <w:rsid w:val="00D31903"/>
    <w:rsid w:val="00D32B36"/>
    <w:rsid w:val="00D37DF5"/>
    <w:rsid w:val="00D430DA"/>
    <w:rsid w:val="00D45E7B"/>
    <w:rsid w:val="00D53715"/>
    <w:rsid w:val="00D53929"/>
    <w:rsid w:val="00D56F8C"/>
    <w:rsid w:val="00D6047E"/>
    <w:rsid w:val="00D613F3"/>
    <w:rsid w:val="00D6260E"/>
    <w:rsid w:val="00D657D6"/>
    <w:rsid w:val="00D658A7"/>
    <w:rsid w:val="00D67976"/>
    <w:rsid w:val="00D70598"/>
    <w:rsid w:val="00D72152"/>
    <w:rsid w:val="00D72FF1"/>
    <w:rsid w:val="00D75B45"/>
    <w:rsid w:val="00D778D9"/>
    <w:rsid w:val="00D83255"/>
    <w:rsid w:val="00D85281"/>
    <w:rsid w:val="00D923B5"/>
    <w:rsid w:val="00DA05BD"/>
    <w:rsid w:val="00DA1811"/>
    <w:rsid w:val="00DA7484"/>
    <w:rsid w:val="00DB07CB"/>
    <w:rsid w:val="00DB5FD7"/>
    <w:rsid w:val="00DC22E1"/>
    <w:rsid w:val="00DC38DE"/>
    <w:rsid w:val="00DC473C"/>
    <w:rsid w:val="00DC488C"/>
    <w:rsid w:val="00DC5B52"/>
    <w:rsid w:val="00DC6E4C"/>
    <w:rsid w:val="00DC7213"/>
    <w:rsid w:val="00DD01A1"/>
    <w:rsid w:val="00DD37BF"/>
    <w:rsid w:val="00DD3EBD"/>
    <w:rsid w:val="00DD739A"/>
    <w:rsid w:val="00DE263F"/>
    <w:rsid w:val="00DE3424"/>
    <w:rsid w:val="00DE534E"/>
    <w:rsid w:val="00DE7866"/>
    <w:rsid w:val="00DE7D04"/>
    <w:rsid w:val="00DF07A6"/>
    <w:rsid w:val="00DF1468"/>
    <w:rsid w:val="00DF16FF"/>
    <w:rsid w:val="00DF361B"/>
    <w:rsid w:val="00E07AB3"/>
    <w:rsid w:val="00E1042B"/>
    <w:rsid w:val="00E10554"/>
    <w:rsid w:val="00E10C28"/>
    <w:rsid w:val="00E1244C"/>
    <w:rsid w:val="00E12FBB"/>
    <w:rsid w:val="00E132E3"/>
    <w:rsid w:val="00E13360"/>
    <w:rsid w:val="00E137A6"/>
    <w:rsid w:val="00E148BB"/>
    <w:rsid w:val="00E15DF1"/>
    <w:rsid w:val="00E16E20"/>
    <w:rsid w:val="00E20B7A"/>
    <w:rsid w:val="00E21F91"/>
    <w:rsid w:val="00E22141"/>
    <w:rsid w:val="00E23855"/>
    <w:rsid w:val="00E25AA0"/>
    <w:rsid w:val="00E26C92"/>
    <w:rsid w:val="00E31B53"/>
    <w:rsid w:val="00E320A8"/>
    <w:rsid w:val="00E342A3"/>
    <w:rsid w:val="00E35F67"/>
    <w:rsid w:val="00E36D7D"/>
    <w:rsid w:val="00E4356E"/>
    <w:rsid w:val="00E45662"/>
    <w:rsid w:val="00E45AC3"/>
    <w:rsid w:val="00E468C7"/>
    <w:rsid w:val="00E50147"/>
    <w:rsid w:val="00E60FA7"/>
    <w:rsid w:val="00E7143A"/>
    <w:rsid w:val="00E71A3B"/>
    <w:rsid w:val="00E720CE"/>
    <w:rsid w:val="00E7230B"/>
    <w:rsid w:val="00E7283A"/>
    <w:rsid w:val="00E86F78"/>
    <w:rsid w:val="00E9080F"/>
    <w:rsid w:val="00E94319"/>
    <w:rsid w:val="00E94350"/>
    <w:rsid w:val="00EA20F9"/>
    <w:rsid w:val="00EA2A37"/>
    <w:rsid w:val="00EA45B1"/>
    <w:rsid w:val="00EA6304"/>
    <w:rsid w:val="00EA778F"/>
    <w:rsid w:val="00EB1E56"/>
    <w:rsid w:val="00EB7CF5"/>
    <w:rsid w:val="00EC185F"/>
    <w:rsid w:val="00EC1ED2"/>
    <w:rsid w:val="00EC4726"/>
    <w:rsid w:val="00ED0972"/>
    <w:rsid w:val="00ED09CC"/>
    <w:rsid w:val="00ED1106"/>
    <w:rsid w:val="00ED4666"/>
    <w:rsid w:val="00ED5BD3"/>
    <w:rsid w:val="00ED77B9"/>
    <w:rsid w:val="00EE5CA9"/>
    <w:rsid w:val="00EE739A"/>
    <w:rsid w:val="00EF00B7"/>
    <w:rsid w:val="00EF5322"/>
    <w:rsid w:val="00F00D51"/>
    <w:rsid w:val="00F02224"/>
    <w:rsid w:val="00F04F4E"/>
    <w:rsid w:val="00F07900"/>
    <w:rsid w:val="00F11BC1"/>
    <w:rsid w:val="00F12ECE"/>
    <w:rsid w:val="00F2191A"/>
    <w:rsid w:val="00F22634"/>
    <w:rsid w:val="00F263C7"/>
    <w:rsid w:val="00F27819"/>
    <w:rsid w:val="00F27D52"/>
    <w:rsid w:val="00F313D2"/>
    <w:rsid w:val="00F32625"/>
    <w:rsid w:val="00F37527"/>
    <w:rsid w:val="00F4246F"/>
    <w:rsid w:val="00F42891"/>
    <w:rsid w:val="00F43587"/>
    <w:rsid w:val="00F46AA2"/>
    <w:rsid w:val="00F47D1A"/>
    <w:rsid w:val="00F513BA"/>
    <w:rsid w:val="00F51607"/>
    <w:rsid w:val="00F52253"/>
    <w:rsid w:val="00F57306"/>
    <w:rsid w:val="00F61F32"/>
    <w:rsid w:val="00F649FF"/>
    <w:rsid w:val="00F65E8D"/>
    <w:rsid w:val="00F7248A"/>
    <w:rsid w:val="00F73719"/>
    <w:rsid w:val="00F762CC"/>
    <w:rsid w:val="00F85074"/>
    <w:rsid w:val="00F8635A"/>
    <w:rsid w:val="00F949E2"/>
    <w:rsid w:val="00F9783D"/>
    <w:rsid w:val="00FA0160"/>
    <w:rsid w:val="00FA36F1"/>
    <w:rsid w:val="00FA65A9"/>
    <w:rsid w:val="00FB2854"/>
    <w:rsid w:val="00FB4E63"/>
    <w:rsid w:val="00FB53CF"/>
    <w:rsid w:val="00FB60EF"/>
    <w:rsid w:val="00FB7889"/>
    <w:rsid w:val="00FC04CF"/>
    <w:rsid w:val="00FC183D"/>
    <w:rsid w:val="00FC20E9"/>
    <w:rsid w:val="00FC5F9F"/>
    <w:rsid w:val="00FD2D76"/>
    <w:rsid w:val="00FD3B03"/>
    <w:rsid w:val="00FD4D2B"/>
    <w:rsid w:val="00FD5E0B"/>
    <w:rsid w:val="00FD735A"/>
    <w:rsid w:val="00FD7C15"/>
    <w:rsid w:val="00FE4F24"/>
    <w:rsid w:val="00FF468D"/>
    <w:rsid w:val="00FF5721"/>
    <w:rsid w:val="00FF5F6D"/>
    <w:rsid w:val="00FF79BD"/>
    <w:rsid w:val="019C9EF8"/>
    <w:rsid w:val="01FF0F6F"/>
    <w:rsid w:val="022512FA"/>
    <w:rsid w:val="035A4651"/>
    <w:rsid w:val="03746BED"/>
    <w:rsid w:val="038CBAFE"/>
    <w:rsid w:val="0399CEC5"/>
    <w:rsid w:val="03AC1C5B"/>
    <w:rsid w:val="03B894B7"/>
    <w:rsid w:val="0409E432"/>
    <w:rsid w:val="0413C5E5"/>
    <w:rsid w:val="04EB5E41"/>
    <w:rsid w:val="050CAFF4"/>
    <w:rsid w:val="05579249"/>
    <w:rsid w:val="05DA783D"/>
    <w:rsid w:val="068FD7A5"/>
    <w:rsid w:val="06B6A158"/>
    <w:rsid w:val="077BAC0A"/>
    <w:rsid w:val="07810DA0"/>
    <w:rsid w:val="0792F3F9"/>
    <w:rsid w:val="07B64CE9"/>
    <w:rsid w:val="07C3D171"/>
    <w:rsid w:val="08873407"/>
    <w:rsid w:val="08F027AA"/>
    <w:rsid w:val="093F02E5"/>
    <w:rsid w:val="096C1FC9"/>
    <w:rsid w:val="09D82CAA"/>
    <w:rsid w:val="0A870906"/>
    <w:rsid w:val="0AFC4B4B"/>
    <w:rsid w:val="0B2E35A7"/>
    <w:rsid w:val="0B42D43B"/>
    <w:rsid w:val="0B9CF6FF"/>
    <w:rsid w:val="0D5CDFFD"/>
    <w:rsid w:val="0E10F72F"/>
    <w:rsid w:val="0ECA9C81"/>
    <w:rsid w:val="0EFFD6E8"/>
    <w:rsid w:val="0F087550"/>
    <w:rsid w:val="0FC20D54"/>
    <w:rsid w:val="0FDBF0C2"/>
    <w:rsid w:val="10859F3B"/>
    <w:rsid w:val="10979C05"/>
    <w:rsid w:val="10AF4D01"/>
    <w:rsid w:val="10B8F87A"/>
    <w:rsid w:val="1160F88F"/>
    <w:rsid w:val="116EB9F0"/>
    <w:rsid w:val="117D6CD5"/>
    <w:rsid w:val="11852046"/>
    <w:rsid w:val="11E311B0"/>
    <w:rsid w:val="12793684"/>
    <w:rsid w:val="12AB0664"/>
    <w:rsid w:val="12EED6A8"/>
    <w:rsid w:val="13079AA3"/>
    <w:rsid w:val="13C8CB02"/>
    <w:rsid w:val="150EBEE5"/>
    <w:rsid w:val="15724F9E"/>
    <w:rsid w:val="15737B29"/>
    <w:rsid w:val="159EFFE9"/>
    <w:rsid w:val="15BDE88E"/>
    <w:rsid w:val="16387A34"/>
    <w:rsid w:val="17139BF9"/>
    <w:rsid w:val="1762B1F6"/>
    <w:rsid w:val="17807F42"/>
    <w:rsid w:val="1864153E"/>
    <w:rsid w:val="18DCAA11"/>
    <w:rsid w:val="194D371C"/>
    <w:rsid w:val="195041AD"/>
    <w:rsid w:val="1979F472"/>
    <w:rsid w:val="1A46006F"/>
    <w:rsid w:val="1AAFCD17"/>
    <w:rsid w:val="1B001485"/>
    <w:rsid w:val="1B376F09"/>
    <w:rsid w:val="1BAD9137"/>
    <w:rsid w:val="1BC20EF3"/>
    <w:rsid w:val="1C51D9EF"/>
    <w:rsid w:val="1C8A30C8"/>
    <w:rsid w:val="1C9A7831"/>
    <w:rsid w:val="1CE55E95"/>
    <w:rsid w:val="1D0C7ECD"/>
    <w:rsid w:val="1D15DDBB"/>
    <w:rsid w:val="1D1F708A"/>
    <w:rsid w:val="1D696CEB"/>
    <w:rsid w:val="1D75B75D"/>
    <w:rsid w:val="1DC2BB23"/>
    <w:rsid w:val="1E01EA2B"/>
    <w:rsid w:val="1E714126"/>
    <w:rsid w:val="1EC3BD31"/>
    <w:rsid w:val="1F52401E"/>
    <w:rsid w:val="20659963"/>
    <w:rsid w:val="210D5361"/>
    <w:rsid w:val="2150AFD4"/>
    <w:rsid w:val="216CDB47"/>
    <w:rsid w:val="21DD400C"/>
    <w:rsid w:val="21DEA45F"/>
    <w:rsid w:val="220F1D81"/>
    <w:rsid w:val="22A87B05"/>
    <w:rsid w:val="22BD53A4"/>
    <w:rsid w:val="23193F88"/>
    <w:rsid w:val="232215E4"/>
    <w:rsid w:val="232FB45F"/>
    <w:rsid w:val="2368DD5A"/>
    <w:rsid w:val="23A9A935"/>
    <w:rsid w:val="241CFB66"/>
    <w:rsid w:val="2471487C"/>
    <w:rsid w:val="24864DE6"/>
    <w:rsid w:val="25609FE5"/>
    <w:rsid w:val="256BFF4C"/>
    <w:rsid w:val="25884509"/>
    <w:rsid w:val="258AEB17"/>
    <w:rsid w:val="258F555F"/>
    <w:rsid w:val="25B48ED2"/>
    <w:rsid w:val="25C177E8"/>
    <w:rsid w:val="262714E4"/>
    <w:rsid w:val="266A1958"/>
    <w:rsid w:val="26835870"/>
    <w:rsid w:val="2683C51B"/>
    <w:rsid w:val="2697F3DC"/>
    <w:rsid w:val="27382AE1"/>
    <w:rsid w:val="274E0A7E"/>
    <w:rsid w:val="279F3C05"/>
    <w:rsid w:val="28BD7DF2"/>
    <w:rsid w:val="2911C044"/>
    <w:rsid w:val="29516980"/>
    <w:rsid w:val="29824757"/>
    <w:rsid w:val="298DC42C"/>
    <w:rsid w:val="299F6830"/>
    <w:rsid w:val="29E2A358"/>
    <w:rsid w:val="2A63D194"/>
    <w:rsid w:val="2A98EB23"/>
    <w:rsid w:val="2AE061EA"/>
    <w:rsid w:val="2B0E8E6D"/>
    <w:rsid w:val="2B3990AD"/>
    <w:rsid w:val="2B426CD3"/>
    <w:rsid w:val="2B70D682"/>
    <w:rsid w:val="2B844404"/>
    <w:rsid w:val="2B9EF4AD"/>
    <w:rsid w:val="2BA57DB0"/>
    <w:rsid w:val="2C35F780"/>
    <w:rsid w:val="2C8E3103"/>
    <w:rsid w:val="2D0FAE14"/>
    <w:rsid w:val="2D678C4C"/>
    <w:rsid w:val="2E05F30D"/>
    <w:rsid w:val="2E52824E"/>
    <w:rsid w:val="2E621194"/>
    <w:rsid w:val="2E97E3E6"/>
    <w:rsid w:val="2ECC7808"/>
    <w:rsid w:val="2F193338"/>
    <w:rsid w:val="2F318702"/>
    <w:rsid w:val="2F5427D9"/>
    <w:rsid w:val="2F7745B5"/>
    <w:rsid w:val="2F827BB4"/>
    <w:rsid w:val="305758EA"/>
    <w:rsid w:val="307867B1"/>
    <w:rsid w:val="308B9937"/>
    <w:rsid w:val="30F4343E"/>
    <w:rsid w:val="31103770"/>
    <w:rsid w:val="318DB46D"/>
    <w:rsid w:val="32027B3D"/>
    <w:rsid w:val="32331FB2"/>
    <w:rsid w:val="325BB847"/>
    <w:rsid w:val="3269BCD7"/>
    <w:rsid w:val="327F76FE"/>
    <w:rsid w:val="328662F1"/>
    <w:rsid w:val="32E21668"/>
    <w:rsid w:val="32F510C0"/>
    <w:rsid w:val="33DB6A85"/>
    <w:rsid w:val="3423B495"/>
    <w:rsid w:val="346AE697"/>
    <w:rsid w:val="3498386D"/>
    <w:rsid w:val="34EE48AF"/>
    <w:rsid w:val="35A297E6"/>
    <w:rsid w:val="35B2ABC3"/>
    <w:rsid w:val="35EB7061"/>
    <w:rsid w:val="364D1E25"/>
    <w:rsid w:val="36990158"/>
    <w:rsid w:val="36C5AFE5"/>
    <w:rsid w:val="36FDBD31"/>
    <w:rsid w:val="37193298"/>
    <w:rsid w:val="37EE3551"/>
    <w:rsid w:val="386CAED8"/>
    <w:rsid w:val="3988E61A"/>
    <w:rsid w:val="39DAB457"/>
    <w:rsid w:val="3A2B95A9"/>
    <w:rsid w:val="3A696DF5"/>
    <w:rsid w:val="3ABCC801"/>
    <w:rsid w:val="3B0CFD84"/>
    <w:rsid w:val="3B3B2EA7"/>
    <w:rsid w:val="3B44EC99"/>
    <w:rsid w:val="3C06571E"/>
    <w:rsid w:val="3C07BCA4"/>
    <w:rsid w:val="3C35EF8A"/>
    <w:rsid w:val="3C63F199"/>
    <w:rsid w:val="3C727BDB"/>
    <w:rsid w:val="3CFBD407"/>
    <w:rsid w:val="3DA03AFD"/>
    <w:rsid w:val="3ECDD6F3"/>
    <w:rsid w:val="3F582FD0"/>
    <w:rsid w:val="3F7917DC"/>
    <w:rsid w:val="3FA34145"/>
    <w:rsid w:val="41042D38"/>
    <w:rsid w:val="41C5DEAF"/>
    <w:rsid w:val="42354AC5"/>
    <w:rsid w:val="427DCDB2"/>
    <w:rsid w:val="42907DF4"/>
    <w:rsid w:val="42AE309D"/>
    <w:rsid w:val="430ABE0A"/>
    <w:rsid w:val="43E31BA4"/>
    <w:rsid w:val="43FEFDE5"/>
    <w:rsid w:val="442004ED"/>
    <w:rsid w:val="44613129"/>
    <w:rsid w:val="447BF6CE"/>
    <w:rsid w:val="447DDBC5"/>
    <w:rsid w:val="44E73E70"/>
    <w:rsid w:val="44F40448"/>
    <w:rsid w:val="452D0EBC"/>
    <w:rsid w:val="452D8073"/>
    <w:rsid w:val="453F0918"/>
    <w:rsid w:val="45890F3B"/>
    <w:rsid w:val="459D8EA2"/>
    <w:rsid w:val="46287486"/>
    <w:rsid w:val="463A3DA3"/>
    <w:rsid w:val="469D6C61"/>
    <w:rsid w:val="46BDF9DC"/>
    <w:rsid w:val="4752B644"/>
    <w:rsid w:val="476142BA"/>
    <w:rsid w:val="476922E2"/>
    <w:rsid w:val="48B7C2F9"/>
    <w:rsid w:val="48C591D2"/>
    <w:rsid w:val="492825CA"/>
    <w:rsid w:val="495B34DA"/>
    <w:rsid w:val="498F312E"/>
    <w:rsid w:val="49AAFD00"/>
    <w:rsid w:val="4AA1F737"/>
    <w:rsid w:val="4AA364EC"/>
    <w:rsid w:val="4AEF8811"/>
    <w:rsid w:val="4B7DF899"/>
    <w:rsid w:val="4BCD86E6"/>
    <w:rsid w:val="4C07C50E"/>
    <w:rsid w:val="4C4908B7"/>
    <w:rsid w:val="4CAB4533"/>
    <w:rsid w:val="4D13CC51"/>
    <w:rsid w:val="4D60CFB6"/>
    <w:rsid w:val="4DCA110E"/>
    <w:rsid w:val="4E0D70F5"/>
    <w:rsid w:val="4E70CB9B"/>
    <w:rsid w:val="4EA4D5DF"/>
    <w:rsid w:val="4FD2D04C"/>
    <w:rsid w:val="4FF89FA7"/>
    <w:rsid w:val="50653F18"/>
    <w:rsid w:val="509CA0EA"/>
    <w:rsid w:val="50B75DAA"/>
    <w:rsid w:val="510298AC"/>
    <w:rsid w:val="510B4856"/>
    <w:rsid w:val="51558DA3"/>
    <w:rsid w:val="51C8FEAF"/>
    <w:rsid w:val="51F10643"/>
    <w:rsid w:val="51F2A522"/>
    <w:rsid w:val="53238F38"/>
    <w:rsid w:val="5345E378"/>
    <w:rsid w:val="534F1B01"/>
    <w:rsid w:val="53881411"/>
    <w:rsid w:val="53928F6F"/>
    <w:rsid w:val="539DC80A"/>
    <w:rsid w:val="53FFC664"/>
    <w:rsid w:val="54347314"/>
    <w:rsid w:val="5448A562"/>
    <w:rsid w:val="545D59E8"/>
    <w:rsid w:val="54C14000"/>
    <w:rsid w:val="54D5AD35"/>
    <w:rsid w:val="559C74A2"/>
    <w:rsid w:val="55B56D02"/>
    <w:rsid w:val="565E743A"/>
    <w:rsid w:val="56CB1352"/>
    <w:rsid w:val="56CE5D9B"/>
    <w:rsid w:val="56E0FA24"/>
    <w:rsid w:val="576FC059"/>
    <w:rsid w:val="57BE7671"/>
    <w:rsid w:val="57F749FD"/>
    <w:rsid w:val="582AB395"/>
    <w:rsid w:val="585ADF3D"/>
    <w:rsid w:val="58724AD6"/>
    <w:rsid w:val="58893751"/>
    <w:rsid w:val="58B62B00"/>
    <w:rsid w:val="58B6E0D5"/>
    <w:rsid w:val="59149DDA"/>
    <w:rsid w:val="5923C66D"/>
    <w:rsid w:val="5961A483"/>
    <w:rsid w:val="5976FF94"/>
    <w:rsid w:val="59C51066"/>
    <w:rsid w:val="59D8874E"/>
    <w:rsid w:val="59D8CA9A"/>
    <w:rsid w:val="5A399745"/>
    <w:rsid w:val="5A4BD597"/>
    <w:rsid w:val="5A88D755"/>
    <w:rsid w:val="5AA65DC6"/>
    <w:rsid w:val="5B3FA901"/>
    <w:rsid w:val="5B8E118D"/>
    <w:rsid w:val="5C179392"/>
    <w:rsid w:val="5C60BA6F"/>
    <w:rsid w:val="5C99D985"/>
    <w:rsid w:val="5CE27416"/>
    <w:rsid w:val="5CF09657"/>
    <w:rsid w:val="5D234B51"/>
    <w:rsid w:val="5D54DFC6"/>
    <w:rsid w:val="5DBE2670"/>
    <w:rsid w:val="5DC116A1"/>
    <w:rsid w:val="5E2346D5"/>
    <w:rsid w:val="5E3E72ED"/>
    <w:rsid w:val="5E46A54D"/>
    <w:rsid w:val="5F824D2A"/>
    <w:rsid w:val="5F88D045"/>
    <w:rsid w:val="60A7D861"/>
    <w:rsid w:val="60BB5630"/>
    <w:rsid w:val="60BD5234"/>
    <w:rsid w:val="60C9B8D6"/>
    <w:rsid w:val="60E7A10B"/>
    <w:rsid w:val="61096BB2"/>
    <w:rsid w:val="613D6ABC"/>
    <w:rsid w:val="617A5988"/>
    <w:rsid w:val="618B4EFD"/>
    <w:rsid w:val="61ADCB29"/>
    <w:rsid w:val="621C9BF0"/>
    <w:rsid w:val="6246983C"/>
    <w:rsid w:val="62707052"/>
    <w:rsid w:val="62CE171F"/>
    <w:rsid w:val="62D9C4FC"/>
    <w:rsid w:val="6330BD87"/>
    <w:rsid w:val="634C5223"/>
    <w:rsid w:val="63AA87A7"/>
    <w:rsid w:val="63BCB86F"/>
    <w:rsid w:val="63BCB914"/>
    <w:rsid w:val="63DE8B21"/>
    <w:rsid w:val="64BFF159"/>
    <w:rsid w:val="65E9988D"/>
    <w:rsid w:val="66293383"/>
    <w:rsid w:val="66360466"/>
    <w:rsid w:val="66529331"/>
    <w:rsid w:val="667553B7"/>
    <w:rsid w:val="668BA47C"/>
    <w:rsid w:val="66A54CE8"/>
    <w:rsid w:val="66AF32A0"/>
    <w:rsid w:val="67177775"/>
    <w:rsid w:val="674366EB"/>
    <w:rsid w:val="674946DF"/>
    <w:rsid w:val="682F6A9F"/>
    <w:rsid w:val="68492B3E"/>
    <w:rsid w:val="68B16F8E"/>
    <w:rsid w:val="68C441FD"/>
    <w:rsid w:val="68D5636C"/>
    <w:rsid w:val="6926C048"/>
    <w:rsid w:val="696545B5"/>
    <w:rsid w:val="696DB0C9"/>
    <w:rsid w:val="69C7C097"/>
    <w:rsid w:val="6A6D8AA2"/>
    <w:rsid w:val="6A7B5937"/>
    <w:rsid w:val="6A9835BC"/>
    <w:rsid w:val="6A983AB2"/>
    <w:rsid w:val="6ACF0D88"/>
    <w:rsid w:val="6AD10145"/>
    <w:rsid w:val="6B0C2789"/>
    <w:rsid w:val="6BCF1B66"/>
    <w:rsid w:val="6C6E7C02"/>
    <w:rsid w:val="6CF12143"/>
    <w:rsid w:val="6D76A833"/>
    <w:rsid w:val="6D9141AB"/>
    <w:rsid w:val="6DEFB8B1"/>
    <w:rsid w:val="6DF9A4C8"/>
    <w:rsid w:val="6F31C4CD"/>
    <w:rsid w:val="6F7D7E9D"/>
    <w:rsid w:val="6F912E3B"/>
    <w:rsid w:val="6FC29C5A"/>
    <w:rsid w:val="70580B79"/>
    <w:rsid w:val="705CE326"/>
    <w:rsid w:val="707A112B"/>
    <w:rsid w:val="70931E91"/>
    <w:rsid w:val="70D77C78"/>
    <w:rsid w:val="716340F2"/>
    <w:rsid w:val="717A69D7"/>
    <w:rsid w:val="723FFA64"/>
    <w:rsid w:val="72CD1BE7"/>
    <w:rsid w:val="72D030EE"/>
    <w:rsid w:val="73CB2068"/>
    <w:rsid w:val="7412F9E5"/>
    <w:rsid w:val="7437327C"/>
    <w:rsid w:val="745032F1"/>
    <w:rsid w:val="745BEEC5"/>
    <w:rsid w:val="7485A0BD"/>
    <w:rsid w:val="753AC9C3"/>
    <w:rsid w:val="755F24CF"/>
    <w:rsid w:val="76069BA2"/>
    <w:rsid w:val="765B519F"/>
    <w:rsid w:val="76C788A7"/>
    <w:rsid w:val="776EABB1"/>
    <w:rsid w:val="77722DC0"/>
    <w:rsid w:val="77A416A5"/>
    <w:rsid w:val="77D3DD84"/>
    <w:rsid w:val="780457D5"/>
    <w:rsid w:val="789D5BFC"/>
    <w:rsid w:val="78EA30A4"/>
    <w:rsid w:val="78F494D7"/>
    <w:rsid w:val="791FA4B4"/>
    <w:rsid w:val="7921F92C"/>
    <w:rsid w:val="79591962"/>
    <w:rsid w:val="79E3272C"/>
    <w:rsid w:val="79F6DDB9"/>
    <w:rsid w:val="7AA07CF7"/>
    <w:rsid w:val="7AC0F193"/>
    <w:rsid w:val="7ACB3096"/>
    <w:rsid w:val="7ADADCAE"/>
    <w:rsid w:val="7AE8DAA4"/>
    <w:rsid w:val="7B08875D"/>
    <w:rsid w:val="7B89E789"/>
    <w:rsid w:val="7BF96D80"/>
    <w:rsid w:val="7C0E38E3"/>
    <w:rsid w:val="7C66D73F"/>
    <w:rsid w:val="7CBF19DE"/>
    <w:rsid w:val="7CD360CF"/>
    <w:rsid w:val="7CEE4BD0"/>
    <w:rsid w:val="7D31766E"/>
    <w:rsid w:val="7DC74158"/>
    <w:rsid w:val="7E38A5BB"/>
    <w:rsid w:val="7E6FB409"/>
    <w:rsid w:val="7E9D53C5"/>
    <w:rsid w:val="7ECD9A6F"/>
    <w:rsid w:val="7F74182E"/>
    <w:rsid w:val="7F88729F"/>
    <w:rsid w:val="7FECB21D"/>
    <w:rsid w:val="7FF249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984AC3B"/>
  <w15:chartTrackingRefBased/>
  <w15:docId w15:val="{44F474D4-AA0C-4103-A2DA-D4FC815F9D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904C1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1255D4"/>
    <w:pPr>
      <w:keepNext/>
      <w:keepLines/>
      <w:spacing w:before="240" w:line="259" w:lineRule="auto"/>
      <w:jc w:val="both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255D4"/>
    <w:pPr>
      <w:keepNext/>
      <w:keepLines/>
      <w:spacing w:before="40" w:line="259" w:lineRule="auto"/>
      <w:jc w:val="both"/>
      <w:outlineLvl w:val="1"/>
    </w:pPr>
    <w:rPr>
      <w:rFonts w:ascii="Arial" w:hAnsi="Arial" w:cs="Arial"/>
      <w:b/>
      <w:color w:val="000000" w:themeColor="text1"/>
      <w:sz w:val="28"/>
      <w:lang w:eastAsia="es-MX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255D4"/>
    <w:pPr>
      <w:keepNext/>
      <w:keepLines/>
      <w:spacing w:before="40" w:line="259" w:lineRule="auto"/>
      <w:jc w:val="both"/>
      <w:outlineLvl w:val="2"/>
    </w:pPr>
    <w:rPr>
      <w:rFonts w:ascii="Arial" w:hAnsi="Arial" w:cs="Arial"/>
      <w:b/>
      <w:color w:val="000000" w:themeColor="text1"/>
      <w:lang w:eastAsia="es-MX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A0CC8"/>
    <w:pPr>
      <w:keepNext/>
      <w:keepLines/>
      <w:spacing w:before="40" w:line="259" w:lineRule="auto"/>
      <w:jc w:val="both"/>
      <w:outlineLvl w:val="3"/>
    </w:pPr>
    <w:rPr>
      <w:rFonts w:ascii="Arial" w:hAnsi="Arial" w:cs="Arial"/>
      <w:b/>
      <w:iCs/>
      <w:color w:val="000000" w:themeColor="text1"/>
      <w:sz w:val="20"/>
      <w:szCs w:val="22"/>
      <w:lang w:eastAsia="en-US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3A75A5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ragraph">
    <w:name w:val="paragraph"/>
    <w:basedOn w:val="Normal"/>
    <w:rsid w:val="00D05181"/>
    <w:pPr>
      <w:spacing w:before="100" w:beforeAutospacing="1" w:after="100" w:afterAutospacing="1"/>
      <w:jc w:val="both"/>
    </w:pPr>
    <w:rPr>
      <w:lang w:eastAsia="es-MX"/>
    </w:rPr>
  </w:style>
  <w:style w:type="character" w:customStyle="1" w:styleId="textrun">
    <w:name w:val="textrun"/>
    <w:basedOn w:val="DefaultParagraphFont"/>
    <w:rsid w:val="00D05181"/>
  </w:style>
  <w:style w:type="character" w:customStyle="1" w:styleId="normaltextrun">
    <w:name w:val="normaltextrun"/>
    <w:basedOn w:val="DefaultParagraphFont"/>
    <w:rsid w:val="00D05181"/>
  </w:style>
  <w:style w:type="character" w:customStyle="1" w:styleId="eop">
    <w:name w:val="eop"/>
    <w:basedOn w:val="DefaultParagraphFont"/>
    <w:rsid w:val="00D05181"/>
  </w:style>
  <w:style w:type="character" w:styleId="Hyperlink">
    <w:name w:val="Hyperlink"/>
    <w:basedOn w:val="DefaultParagraphFont"/>
    <w:uiPriority w:val="99"/>
    <w:unhideWhenUsed/>
    <w:rsid w:val="00D05181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D05181"/>
    <w:rPr>
      <w:color w:val="800080"/>
      <w:u w:val="single"/>
    </w:rPr>
  </w:style>
  <w:style w:type="character" w:customStyle="1" w:styleId="pagebreakblob">
    <w:name w:val="pagebreakblob"/>
    <w:basedOn w:val="DefaultParagraphFont"/>
    <w:rsid w:val="00D05181"/>
  </w:style>
  <w:style w:type="character" w:customStyle="1" w:styleId="pagebreaktextspan">
    <w:name w:val="pagebreaktextspan"/>
    <w:basedOn w:val="DefaultParagraphFont"/>
    <w:rsid w:val="00D05181"/>
  </w:style>
  <w:style w:type="character" w:customStyle="1" w:styleId="pagebreakborderspan">
    <w:name w:val="pagebreakborderspan"/>
    <w:basedOn w:val="DefaultParagraphFont"/>
    <w:rsid w:val="00D05181"/>
  </w:style>
  <w:style w:type="character" w:customStyle="1" w:styleId="linebreakblob">
    <w:name w:val="linebreakblob"/>
    <w:basedOn w:val="DefaultParagraphFont"/>
    <w:rsid w:val="00D05181"/>
  </w:style>
  <w:style w:type="character" w:customStyle="1" w:styleId="scxw109796865">
    <w:name w:val="scxw109796865"/>
    <w:basedOn w:val="DefaultParagraphFont"/>
    <w:rsid w:val="00D05181"/>
  </w:style>
  <w:style w:type="character" w:customStyle="1" w:styleId="fieldrange">
    <w:name w:val="fieldrange"/>
    <w:basedOn w:val="DefaultParagraphFont"/>
    <w:rsid w:val="00D05181"/>
  </w:style>
  <w:style w:type="character" w:customStyle="1" w:styleId="tabrun">
    <w:name w:val="tabrun"/>
    <w:basedOn w:val="DefaultParagraphFont"/>
    <w:rsid w:val="00D05181"/>
  </w:style>
  <w:style w:type="character" w:customStyle="1" w:styleId="tabchar">
    <w:name w:val="tabchar"/>
    <w:basedOn w:val="DefaultParagraphFont"/>
    <w:rsid w:val="00D05181"/>
  </w:style>
  <w:style w:type="character" w:customStyle="1" w:styleId="tableaderchars">
    <w:name w:val="tableaderchars"/>
    <w:basedOn w:val="DefaultParagraphFont"/>
    <w:rsid w:val="00D05181"/>
  </w:style>
  <w:style w:type="character" w:customStyle="1" w:styleId="wacimagecontainer">
    <w:name w:val="wacimagecontainer"/>
    <w:basedOn w:val="DefaultParagraphFont"/>
    <w:rsid w:val="00D05181"/>
  </w:style>
  <w:style w:type="character" w:customStyle="1" w:styleId="wacimageborder">
    <w:name w:val="wacimageborder"/>
    <w:basedOn w:val="DefaultParagraphFont"/>
    <w:rsid w:val="00D05181"/>
  </w:style>
  <w:style w:type="character" w:customStyle="1" w:styleId="contentcontrolboundarysink">
    <w:name w:val="contentcontrolboundarysink"/>
    <w:basedOn w:val="DefaultParagraphFont"/>
    <w:rsid w:val="00D05181"/>
  </w:style>
  <w:style w:type="character" w:customStyle="1" w:styleId="contentcontrol">
    <w:name w:val="contentcontrol"/>
    <w:basedOn w:val="DefaultParagraphFont"/>
    <w:rsid w:val="00D05181"/>
  </w:style>
  <w:style w:type="paragraph" w:styleId="BalloonText">
    <w:name w:val="Balloon Text"/>
    <w:basedOn w:val="Normal"/>
    <w:link w:val="BalloonTextChar"/>
    <w:uiPriority w:val="99"/>
    <w:semiHidden/>
    <w:unhideWhenUsed/>
    <w:rsid w:val="000E4968"/>
    <w:pPr>
      <w:jc w:val="both"/>
    </w:pPr>
    <w:rPr>
      <w:rFonts w:ascii="Segoe UI" w:eastAsiaTheme="minorHAnsi" w:hAnsi="Segoe UI" w:cs="Segoe UI"/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E4968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1255D4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1255D4"/>
    <w:pPr>
      <w:outlineLvl w:val="9"/>
    </w:pPr>
    <w:rPr>
      <w:lang w:eastAsia="es-MX"/>
    </w:rPr>
  </w:style>
  <w:style w:type="character" w:customStyle="1" w:styleId="Heading2Char">
    <w:name w:val="Heading 2 Char"/>
    <w:basedOn w:val="DefaultParagraphFont"/>
    <w:link w:val="Heading2"/>
    <w:uiPriority w:val="9"/>
    <w:rsid w:val="001255D4"/>
    <w:rPr>
      <w:rFonts w:ascii="Arial" w:eastAsia="Times New Roman" w:hAnsi="Arial" w:cs="Arial"/>
      <w:b/>
      <w:color w:val="000000" w:themeColor="text1"/>
      <w:sz w:val="28"/>
      <w:szCs w:val="24"/>
      <w:lang w:val="en-GB" w:eastAsia="es-MX"/>
    </w:rPr>
  </w:style>
  <w:style w:type="character" w:customStyle="1" w:styleId="Heading3Char">
    <w:name w:val="Heading 3 Char"/>
    <w:basedOn w:val="DefaultParagraphFont"/>
    <w:link w:val="Heading3"/>
    <w:uiPriority w:val="9"/>
    <w:rsid w:val="001255D4"/>
    <w:rPr>
      <w:rFonts w:ascii="Arial" w:eastAsia="Times New Roman" w:hAnsi="Arial" w:cs="Arial"/>
      <w:b/>
      <w:color w:val="000000" w:themeColor="text1"/>
      <w:sz w:val="24"/>
      <w:szCs w:val="24"/>
      <w:lang w:val="en-GB" w:eastAsia="es-MX"/>
    </w:rPr>
  </w:style>
  <w:style w:type="paragraph" w:styleId="ListParagraph">
    <w:name w:val="List Paragraph"/>
    <w:basedOn w:val="Normal"/>
    <w:uiPriority w:val="34"/>
    <w:qFormat/>
    <w:rsid w:val="00E7230B"/>
    <w:pPr>
      <w:spacing w:after="160" w:line="259" w:lineRule="auto"/>
      <w:ind w:left="720"/>
      <w:contextualSpacing/>
      <w:jc w:val="both"/>
    </w:pPr>
    <w:rPr>
      <w:rFonts w:eastAsiaTheme="minorHAnsi"/>
      <w:szCs w:val="22"/>
      <w:lang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E94350"/>
    <w:pPr>
      <w:spacing w:after="100" w:line="259" w:lineRule="auto"/>
      <w:ind w:left="220"/>
      <w:jc w:val="both"/>
    </w:pPr>
    <w:rPr>
      <w:rFonts w:eastAsiaTheme="minorHAnsi"/>
      <w:szCs w:val="22"/>
      <w:lang w:eastAsia="en-US"/>
    </w:rPr>
  </w:style>
  <w:style w:type="paragraph" w:styleId="TOC3">
    <w:name w:val="toc 3"/>
    <w:basedOn w:val="Normal"/>
    <w:next w:val="Normal"/>
    <w:autoRedefine/>
    <w:uiPriority w:val="39"/>
    <w:unhideWhenUsed/>
    <w:rsid w:val="00E94350"/>
    <w:pPr>
      <w:spacing w:after="100" w:line="259" w:lineRule="auto"/>
      <w:ind w:left="440"/>
      <w:jc w:val="both"/>
    </w:pPr>
    <w:rPr>
      <w:rFonts w:eastAsiaTheme="minorHAnsi"/>
      <w:szCs w:val="22"/>
      <w:lang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0A0CC8"/>
    <w:rPr>
      <w:rFonts w:ascii="Arial" w:eastAsia="Times New Roman" w:hAnsi="Arial" w:cs="Arial"/>
      <w:b/>
      <w:iCs/>
      <w:color w:val="000000" w:themeColor="text1"/>
      <w:sz w:val="20"/>
    </w:rPr>
  </w:style>
  <w:style w:type="paragraph" w:styleId="NormalWeb">
    <w:name w:val="Normal (Web)"/>
    <w:basedOn w:val="Normal"/>
    <w:uiPriority w:val="99"/>
    <w:unhideWhenUsed/>
    <w:rsid w:val="00763440"/>
    <w:pPr>
      <w:spacing w:before="100" w:beforeAutospacing="1" w:after="100" w:afterAutospacing="1"/>
      <w:ind w:left="360"/>
      <w:jc w:val="both"/>
    </w:pPr>
    <w:rPr>
      <w:color w:val="000000"/>
      <w:lang w:eastAsia="es-MX"/>
    </w:rPr>
  </w:style>
  <w:style w:type="table" w:styleId="TableGrid">
    <w:name w:val="Table Grid"/>
    <w:basedOn w:val="TableNormal"/>
    <w:uiPriority w:val="39"/>
    <w:rsid w:val="0076344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763440"/>
    <w:pPr>
      <w:tabs>
        <w:tab w:val="center" w:pos="4419"/>
        <w:tab w:val="right" w:pos="8838"/>
      </w:tabs>
      <w:ind w:left="360"/>
      <w:jc w:val="both"/>
    </w:pPr>
    <w:rPr>
      <w:rFonts w:eastAsiaTheme="minorHAnsi"/>
      <w:color w:val="000000"/>
      <w:sz w:val="20"/>
      <w:szCs w:val="20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763440"/>
    <w:rPr>
      <w:rFonts w:ascii="Times New Roman" w:hAnsi="Times New Roman" w:cs="Times New Roman"/>
      <w:color w:val="000000"/>
      <w:sz w:val="20"/>
      <w:szCs w:val="20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763440"/>
    <w:pPr>
      <w:tabs>
        <w:tab w:val="center" w:pos="4419"/>
        <w:tab w:val="right" w:pos="8838"/>
      </w:tabs>
      <w:ind w:left="360"/>
      <w:jc w:val="both"/>
    </w:pPr>
    <w:rPr>
      <w:rFonts w:eastAsiaTheme="minorHAnsi"/>
      <w:color w:val="000000"/>
      <w:sz w:val="20"/>
      <w:szCs w:val="20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763440"/>
    <w:rPr>
      <w:rFonts w:ascii="Times New Roman" w:hAnsi="Times New Roman" w:cs="Times New Roman"/>
      <w:color w:val="000000"/>
      <w:sz w:val="20"/>
      <w:szCs w:val="20"/>
      <w:lang w:val="en-GB"/>
    </w:rPr>
  </w:style>
  <w:style w:type="paragraph" w:styleId="FootnoteText">
    <w:name w:val="footnote text"/>
    <w:basedOn w:val="Normal"/>
    <w:link w:val="FootnoteTextChar"/>
    <w:uiPriority w:val="99"/>
    <w:unhideWhenUsed/>
    <w:rsid w:val="00763440"/>
    <w:pPr>
      <w:ind w:left="360"/>
      <w:jc w:val="both"/>
    </w:pPr>
    <w:rPr>
      <w:rFonts w:eastAsiaTheme="minorHAnsi"/>
      <w:color w:val="000000"/>
      <w:sz w:val="20"/>
      <w:szCs w:val="20"/>
      <w:lang w:eastAsia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763440"/>
    <w:rPr>
      <w:rFonts w:ascii="Times New Roman" w:hAnsi="Times New Roman" w:cs="Times New Roman"/>
      <w:color w:val="000000"/>
      <w:sz w:val="20"/>
      <w:szCs w:val="20"/>
      <w:lang w:val="en-GB"/>
    </w:rPr>
  </w:style>
  <w:style w:type="character" w:styleId="FootnoteReference">
    <w:name w:val="footnote reference"/>
    <w:basedOn w:val="DefaultParagraphFont"/>
    <w:uiPriority w:val="99"/>
    <w:semiHidden/>
    <w:unhideWhenUsed/>
    <w:rsid w:val="00763440"/>
    <w:rPr>
      <w:vertAlign w:val="superscript"/>
    </w:rPr>
  </w:style>
  <w:style w:type="paragraph" w:customStyle="1" w:styleId="govuk-body-s">
    <w:name w:val="govuk-body-s"/>
    <w:basedOn w:val="Normal"/>
    <w:rsid w:val="00763440"/>
    <w:pPr>
      <w:spacing w:before="100" w:beforeAutospacing="1" w:after="100" w:afterAutospacing="1"/>
      <w:ind w:left="360"/>
      <w:jc w:val="both"/>
    </w:pPr>
    <w:rPr>
      <w:color w:val="000000"/>
      <w:lang w:eastAsia="es-MX"/>
    </w:rPr>
  </w:style>
  <w:style w:type="character" w:customStyle="1" w:styleId="contentauthor--name">
    <w:name w:val="content__author--name"/>
    <w:basedOn w:val="DefaultParagraphFont"/>
    <w:rsid w:val="00763440"/>
  </w:style>
  <w:style w:type="character" w:customStyle="1" w:styleId="contentauthor--date">
    <w:name w:val="content__author--date"/>
    <w:basedOn w:val="DefaultParagraphFont"/>
    <w:rsid w:val="00763440"/>
  </w:style>
  <w:style w:type="character" w:styleId="Strong">
    <w:name w:val="Strong"/>
    <w:basedOn w:val="DefaultParagraphFont"/>
    <w:uiPriority w:val="22"/>
    <w:qFormat/>
    <w:rsid w:val="00763440"/>
    <w:rPr>
      <w:b/>
      <w:bCs/>
    </w:rPr>
  </w:style>
  <w:style w:type="paragraph" w:customStyle="1" w:styleId="pnormal">
    <w:name w:val="p_normal"/>
    <w:basedOn w:val="Normal"/>
    <w:rsid w:val="00763440"/>
    <w:pPr>
      <w:spacing w:before="100" w:beforeAutospacing="1" w:after="100" w:afterAutospacing="1"/>
      <w:ind w:left="360"/>
      <w:jc w:val="both"/>
    </w:pPr>
    <w:rPr>
      <w:color w:val="000000"/>
      <w:lang w:eastAsia="es-MX"/>
    </w:rPr>
  </w:style>
  <w:style w:type="paragraph" w:customStyle="1" w:styleId="Default">
    <w:name w:val="Default"/>
    <w:rsid w:val="00763440"/>
    <w:pPr>
      <w:autoSpaceDE w:val="0"/>
      <w:autoSpaceDN w:val="0"/>
      <w:adjustRightInd w:val="0"/>
      <w:spacing w:after="0" w:line="240" w:lineRule="auto"/>
    </w:pPr>
    <w:rPr>
      <w:rFonts w:ascii="MCMBO N+ Charis SIL" w:hAnsi="MCMBO N+ Charis SIL" w:cs="MCMBO N+ Charis SIL"/>
      <w:color w:val="000000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D000B2"/>
    <w:rPr>
      <w:i/>
      <w:iCs/>
    </w:rPr>
  </w:style>
  <w:style w:type="paragraph" w:customStyle="1" w:styleId="Normalito">
    <w:name w:val="Normalito"/>
    <w:basedOn w:val="Normal"/>
    <w:link w:val="NormalitoCar"/>
    <w:qFormat/>
    <w:rsid w:val="005234CE"/>
    <w:pPr>
      <w:ind w:firstLine="284"/>
      <w:jc w:val="both"/>
    </w:pPr>
    <w:rPr>
      <w:rFonts w:eastAsiaTheme="minorHAnsi"/>
      <w:szCs w:val="22"/>
      <w:lang w:eastAsia="es-MX"/>
    </w:rPr>
  </w:style>
  <w:style w:type="character" w:customStyle="1" w:styleId="NormalitoCar">
    <w:name w:val="Normalito Car"/>
    <w:basedOn w:val="DefaultParagraphFont"/>
    <w:link w:val="Normalito"/>
    <w:rsid w:val="005234CE"/>
    <w:rPr>
      <w:rFonts w:ascii="Times New Roman" w:hAnsi="Times New Roman" w:cs="Times New Roman"/>
      <w:sz w:val="24"/>
      <w:lang w:val="en-GB" w:eastAsia="es-MX"/>
    </w:rPr>
  </w:style>
  <w:style w:type="character" w:customStyle="1" w:styleId="katex-mathml">
    <w:name w:val="katex-mathml"/>
    <w:basedOn w:val="DefaultParagraphFont"/>
    <w:rsid w:val="00AC1388"/>
  </w:style>
  <w:style w:type="character" w:customStyle="1" w:styleId="mord">
    <w:name w:val="mord"/>
    <w:basedOn w:val="DefaultParagraphFont"/>
    <w:rsid w:val="00AC1388"/>
  </w:style>
  <w:style w:type="paragraph" w:styleId="Revision">
    <w:name w:val="Revision"/>
    <w:hidden/>
    <w:uiPriority w:val="99"/>
    <w:semiHidden/>
    <w:rsid w:val="004006F0"/>
    <w:pPr>
      <w:spacing w:after="0" w:line="240" w:lineRule="auto"/>
    </w:pPr>
    <w:rPr>
      <w:rFonts w:ascii="Times New Roman" w:hAnsi="Times New Roman" w:cs="Times New Roman"/>
      <w:sz w:val="24"/>
    </w:rPr>
  </w:style>
  <w:style w:type="character" w:styleId="PageNumber">
    <w:name w:val="page number"/>
    <w:basedOn w:val="DefaultParagraphFont"/>
    <w:uiPriority w:val="99"/>
    <w:semiHidden/>
    <w:unhideWhenUsed/>
    <w:rsid w:val="00EC185F"/>
  </w:style>
  <w:style w:type="character" w:styleId="CommentReference">
    <w:name w:val="annotation reference"/>
    <w:basedOn w:val="DefaultParagraphFont"/>
    <w:uiPriority w:val="99"/>
    <w:semiHidden/>
    <w:unhideWhenUsed/>
    <w:rsid w:val="00FA36F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A36F1"/>
    <w:pPr>
      <w:spacing w:after="160"/>
      <w:jc w:val="both"/>
    </w:pPr>
    <w:rPr>
      <w:rFonts w:eastAsiaTheme="minorHAnsi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A36F1"/>
    <w:rPr>
      <w:rFonts w:ascii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A36F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A36F1"/>
    <w:rPr>
      <w:rFonts w:ascii="Times New Roman" w:hAnsi="Times New Roman" w:cs="Times New Roman"/>
      <w:b/>
      <w:bCs/>
      <w:sz w:val="20"/>
      <w:szCs w:val="20"/>
    </w:rPr>
  </w:style>
  <w:style w:type="character" w:styleId="Mention">
    <w:name w:val="Mention"/>
    <w:basedOn w:val="DefaultParagraphFont"/>
    <w:uiPriority w:val="99"/>
    <w:unhideWhenUsed/>
    <w:rsid w:val="00FA36F1"/>
    <w:rPr>
      <w:color w:val="2B579A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9C1DF2"/>
    <w:rPr>
      <w:color w:val="605E5C"/>
      <w:shd w:val="clear" w:color="auto" w:fill="E1DFDD"/>
    </w:rPr>
  </w:style>
  <w:style w:type="character" w:customStyle="1" w:styleId="Heading5Char">
    <w:name w:val="Heading 5 Char"/>
    <w:basedOn w:val="DefaultParagraphFont"/>
    <w:link w:val="Heading5"/>
    <w:uiPriority w:val="9"/>
    <w:rsid w:val="003A75A5"/>
    <w:rPr>
      <w:rFonts w:asciiTheme="majorHAnsi" w:eastAsiaTheme="majorEastAsia" w:hAnsiTheme="majorHAnsi" w:cstheme="majorBidi"/>
      <w:color w:val="2E74B5" w:themeColor="accent1" w:themeShade="BF"/>
      <w:sz w:val="24"/>
      <w:szCs w:val="24"/>
      <w:lang w:val="en-GB" w:eastAsia="en-GB"/>
    </w:rPr>
  </w:style>
  <w:style w:type="character" w:customStyle="1" w:styleId="apple-converted-space">
    <w:name w:val="apple-converted-space"/>
    <w:basedOn w:val="DefaultParagraphFont"/>
    <w:rsid w:val="00D12AB3"/>
  </w:style>
  <w:style w:type="paragraph" w:customStyle="1" w:styleId="msonormal0">
    <w:name w:val="msonormal"/>
    <w:basedOn w:val="Normal"/>
    <w:rsid w:val="00D12AB3"/>
    <w:pPr>
      <w:spacing w:before="100" w:beforeAutospacing="1" w:after="100" w:afterAutospacing="1"/>
    </w:pPr>
  </w:style>
  <w:style w:type="paragraph" w:customStyle="1" w:styleId="ql-align-center">
    <w:name w:val="ql-align-center"/>
    <w:basedOn w:val="Normal"/>
    <w:rsid w:val="00D12AB3"/>
    <w:pPr>
      <w:spacing w:before="100" w:beforeAutospacing="1" w:after="100" w:afterAutospacing="1"/>
      <w:jc w:val="center"/>
    </w:pPr>
  </w:style>
  <w:style w:type="paragraph" w:customStyle="1" w:styleId="ql-align-right">
    <w:name w:val="ql-align-right"/>
    <w:basedOn w:val="Normal"/>
    <w:rsid w:val="00D12AB3"/>
    <w:pPr>
      <w:spacing w:before="100" w:beforeAutospacing="1" w:after="100" w:afterAutospacing="1"/>
      <w:jc w:val="right"/>
    </w:pPr>
  </w:style>
  <w:style w:type="paragraph" w:customStyle="1" w:styleId="ql-align-justify">
    <w:name w:val="ql-align-justify"/>
    <w:basedOn w:val="Normal"/>
    <w:rsid w:val="00D12AB3"/>
    <w:pPr>
      <w:spacing w:before="100" w:beforeAutospacing="1" w:after="100" w:afterAutospacing="1"/>
      <w:jc w:val="both"/>
    </w:pPr>
  </w:style>
  <w:style w:type="paragraph" w:customStyle="1" w:styleId="ql-indent-1">
    <w:name w:val="ql-indent-1"/>
    <w:basedOn w:val="Normal"/>
    <w:rsid w:val="00D12AB3"/>
    <w:pPr>
      <w:spacing w:before="100" w:beforeAutospacing="1" w:after="100" w:afterAutospacing="1"/>
    </w:pPr>
  </w:style>
  <w:style w:type="paragraph" w:customStyle="1" w:styleId="ql-indent-2">
    <w:name w:val="ql-indent-2"/>
    <w:basedOn w:val="Normal"/>
    <w:rsid w:val="00D12AB3"/>
    <w:pPr>
      <w:spacing w:before="100" w:beforeAutospacing="1" w:after="100" w:afterAutospacing="1"/>
    </w:pPr>
  </w:style>
  <w:style w:type="paragraph" w:customStyle="1" w:styleId="ql-indent-3">
    <w:name w:val="ql-indent-3"/>
    <w:basedOn w:val="Normal"/>
    <w:rsid w:val="00D12AB3"/>
    <w:pPr>
      <w:spacing w:before="100" w:beforeAutospacing="1" w:after="100" w:afterAutospacing="1"/>
    </w:pPr>
  </w:style>
  <w:style w:type="paragraph" w:customStyle="1" w:styleId="ql-indent-4">
    <w:name w:val="ql-indent-4"/>
    <w:basedOn w:val="Normal"/>
    <w:rsid w:val="00D12AB3"/>
    <w:pPr>
      <w:spacing w:before="100" w:beforeAutospacing="1" w:after="100" w:afterAutospacing="1"/>
    </w:pPr>
  </w:style>
  <w:style w:type="paragraph" w:customStyle="1" w:styleId="ql-indent-5">
    <w:name w:val="ql-indent-5"/>
    <w:basedOn w:val="Normal"/>
    <w:rsid w:val="00D12AB3"/>
    <w:pPr>
      <w:spacing w:before="100" w:beforeAutospacing="1" w:after="100" w:afterAutospacing="1"/>
    </w:pPr>
  </w:style>
  <w:style w:type="paragraph" w:customStyle="1" w:styleId="note">
    <w:name w:val="note"/>
    <w:basedOn w:val="Normal"/>
    <w:rsid w:val="00D12AB3"/>
    <w:pPr>
      <w:spacing w:before="75" w:after="75"/>
    </w:pPr>
  </w:style>
  <w:style w:type="paragraph" w:styleId="Caption">
    <w:name w:val="caption"/>
    <w:basedOn w:val="Normal"/>
    <w:next w:val="Normal"/>
    <w:uiPriority w:val="35"/>
    <w:unhideWhenUsed/>
    <w:qFormat/>
    <w:rsid w:val="00D12AB3"/>
    <w:pPr>
      <w:spacing w:after="200"/>
    </w:pPr>
    <w:rPr>
      <w:i/>
      <w:iCs/>
      <w:color w:val="44546A" w:themeColor="text2"/>
      <w:sz w:val="18"/>
      <w:szCs w:val="18"/>
    </w:rPr>
  </w:style>
  <w:style w:type="paragraph" w:customStyle="1" w:styleId="xl63">
    <w:name w:val="xl63"/>
    <w:basedOn w:val="Normal"/>
    <w:rsid w:val="00D12AB3"/>
    <w:pPr>
      <w:spacing w:before="100" w:beforeAutospacing="1" w:after="100" w:afterAutospacing="1"/>
    </w:pPr>
    <w:rPr>
      <w:rFonts w:ascii="Helvetica Neue" w:hAnsi="Helvetica Neue"/>
      <w:sz w:val="21"/>
      <w:szCs w:val="21"/>
    </w:rPr>
  </w:style>
  <w:style w:type="paragraph" w:customStyle="1" w:styleId="xl64">
    <w:name w:val="xl64"/>
    <w:basedOn w:val="Normal"/>
    <w:rsid w:val="00D12AB3"/>
    <w:pPr>
      <w:spacing w:before="100" w:beforeAutospacing="1" w:after="100" w:afterAutospacing="1"/>
    </w:pPr>
    <w:rPr>
      <w:rFonts w:ascii="Helvetica Neue" w:hAnsi="Helvetica Neue"/>
      <w:sz w:val="21"/>
      <w:szCs w:val="21"/>
    </w:rPr>
  </w:style>
  <w:style w:type="paragraph" w:customStyle="1" w:styleId="xl65">
    <w:name w:val="xl65"/>
    <w:basedOn w:val="Normal"/>
    <w:rsid w:val="00D12AB3"/>
    <w:pPr>
      <w:spacing w:before="100" w:beforeAutospacing="1" w:after="100" w:afterAutospacing="1"/>
    </w:pPr>
    <w:rPr>
      <w:rFonts w:ascii="Helvetica Neue" w:hAnsi="Helvetica Neue"/>
      <w:sz w:val="21"/>
      <w:szCs w:val="21"/>
    </w:rPr>
  </w:style>
  <w:style w:type="paragraph" w:customStyle="1" w:styleId="xl66">
    <w:name w:val="xl66"/>
    <w:basedOn w:val="Normal"/>
    <w:rsid w:val="00D12AB3"/>
    <w:pPr>
      <w:spacing w:before="100" w:beforeAutospacing="1" w:after="100" w:afterAutospacing="1"/>
    </w:pPr>
    <w:rPr>
      <w:rFonts w:ascii="Helvetica Neue" w:hAnsi="Helvetica Neue"/>
      <w:sz w:val="21"/>
      <w:szCs w:val="21"/>
    </w:rPr>
  </w:style>
  <w:style w:type="paragraph" w:customStyle="1" w:styleId="xl67">
    <w:name w:val="xl67"/>
    <w:basedOn w:val="Normal"/>
    <w:rsid w:val="00D12AB3"/>
    <w:pPr>
      <w:spacing w:before="100" w:beforeAutospacing="1" w:after="100" w:afterAutospacing="1"/>
    </w:pPr>
    <w:rPr>
      <w:rFonts w:ascii="Arial" w:hAnsi="Arial" w:cs="Arial"/>
      <w:sz w:val="14"/>
      <w:szCs w:val="14"/>
    </w:rPr>
  </w:style>
  <w:style w:type="paragraph" w:customStyle="1" w:styleId="xl68">
    <w:name w:val="xl68"/>
    <w:basedOn w:val="Normal"/>
    <w:rsid w:val="00D12AB3"/>
    <w:pPr>
      <w:spacing w:before="100" w:beforeAutospacing="1" w:after="100" w:afterAutospacing="1"/>
    </w:pPr>
    <w:rPr>
      <w:rFonts w:ascii="Arial" w:hAnsi="Arial" w:cs="Arial"/>
      <w:sz w:val="14"/>
      <w:szCs w:val="14"/>
    </w:rPr>
  </w:style>
  <w:style w:type="paragraph" w:customStyle="1" w:styleId="xl69">
    <w:name w:val="xl69"/>
    <w:basedOn w:val="Normal"/>
    <w:rsid w:val="00D12AB3"/>
    <w:pPr>
      <w:spacing w:before="100" w:beforeAutospacing="1" w:after="100" w:afterAutospacing="1"/>
    </w:pPr>
    <w:rPr>
      <w:rFonts w:ascii="Arial" w:hAnsi="Arial" w:cs="Arial"/>
      <w:sz w:val="14"/>
      <w:szCs w:val="14"/>
    </w:rPr>
  </w:style>
  <w:style w:type="paragraph" w:customStyle="1" w:styleId="xl70">
    <w:name w:val="xl70"/>
    <w:basedOn w:val="Normal"/>
    <w:rsid w:val="00D12AB3"/>
    <w:pPr>
      <w:spacing w:before="100" w:beforeAutospacing="1" w:after="100" w:afterAutospacing="1"/>
    </w:pPr>
    <w:rPr>
      <w:rFonts w:ascii="Arial" w:hAnsi="Arial" w:cs="Arial"/>
      <w:sz w:val="14"/>
      <w:szCs w:val="14"/>
    </w:rPr>
  </w:style>
  <w:style w:type="character" w:customStyle="1" w:styleId="mrel">
    <w:name w:val="mrel"/>
    <w:basedOn w:val="DefaultParagraphFont"/>
    <w:rsid w:val="00BE637B"/>
  </w:style>
  <w:style w:type="character" w:customStyle="1" w:styleId="vlist-s">
    <w:name w:val="vlist-s"/>
    <w:basedOn w:val="DefaultParagraphFont"/>
    <w:rsid w:val="00BE637B"/>
  </w:style>
  <w:style w:type="character" w:customStyle="1" w:styleId="mbin">
    <w:name w:val="mbin"/>
    <w:basedOn w:val="DefaultParagraphFont"/>
    <w:rsid w:val="00BE637B"/>
  </w:style>
  <w:style w:type="paragraph" w:customStyle="1" w:styleId="EndNoteBibliographyTitle">
    <w:name w:val="EndNote Bibliography Title"/>
    <w:basedOn w:val="Normal"/>
    <w:link w:val="EndNoteBibliographyTitleChar"/>
    <w:rsid w:val="002D786A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2D786A"/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2D786A"/>
  </w:style>
  <w:style w:type="character" w:customStyle="1" w:styleId="EndNoteBibliographyChar">
    <w:name w:val="EndNote Bibliography Char"/>
    <w:basedOn w:val="DefaultParagraphFont"/>
    <w:link w:val="EndNoteBibliography"/>
    <w:rsid w:val="002D786A"/>
    <w:rPr>
      <w:rFonts w:ascii="Times New Roman" w:eastAsia="Times New Roman" w:hAnsi="Times New Roman" w:cs="Times New Roman"/>
      <w:sz w:val="24"/>
      <w:szCs w:val="24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862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52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8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55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6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4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0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03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8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2450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787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787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83550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4492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5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27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17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143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746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34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029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184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21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316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167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612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397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84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93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211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505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025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69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5814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096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9330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503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1579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084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4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555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30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73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79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9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3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85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69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45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702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315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354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19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288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65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420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627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588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60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884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340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187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230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944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99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344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68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979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152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573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400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0219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116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1045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3807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471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8316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8851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590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6521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2033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283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229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198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7294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326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4186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9283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2922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9821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1324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632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213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3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154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311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967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552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1821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84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95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17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2644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3923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990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0718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968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484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2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358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30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157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71074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088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1250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9811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8748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372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6615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7362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1921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6389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0249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5752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172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5927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6878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654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9058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0483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4343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7698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153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943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205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298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5139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5511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954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4533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4652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238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0963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051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9408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814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068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4669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6565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0132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0470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6203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7125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3869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6047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1029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0399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8016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951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7964677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4307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16689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837201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89105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837993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21529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117161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87766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526111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8350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937507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140120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2085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70684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72008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893501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4548332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286101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06907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124623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50792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37307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42257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52367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58759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879321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38972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797529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836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0921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1846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2191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9596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513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0095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0677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594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708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615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6062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9509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4359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0573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651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4748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081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206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223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533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6954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5418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9819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3357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103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294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833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877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66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30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521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513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674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247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186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910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68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561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1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186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55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789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525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353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287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388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9451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621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34307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5426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665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9110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538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5487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3813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1561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4573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0657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4470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7865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0956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9816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5102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0412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6584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0198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3135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4078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4850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9588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4296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0749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1482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2912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2355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6671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3567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0778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9300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7476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0481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5674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3978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5215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7062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3540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1909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536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2682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0908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0624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6199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105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770963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370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7512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2873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70268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10424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91634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9782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37093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60930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82187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215216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71595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301167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98589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716678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20409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993849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5019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086966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20618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961179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6111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54117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72901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59186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2161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7302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8254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857420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651926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52338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074666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98874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786956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59684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51744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53283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325917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91077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860090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76274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20305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60412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119349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52606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59531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33690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43163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19264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498429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47348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014198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69976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159488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25546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322129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92996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383078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6659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470143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796356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399206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9742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987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5400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2975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281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798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004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1437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0686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6311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790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380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878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1095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7258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477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5481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4604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627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939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6519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2154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8052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2195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453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7077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737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815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3679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8895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586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2607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4087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2677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4793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3428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1482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2337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391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9131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7238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6363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7799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9666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0201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5269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9536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698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712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4221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4396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2499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819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713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024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3036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3269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1476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0094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3174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698557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8720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24369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148412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56724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307856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48743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541985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7044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401853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89922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00059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86461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04334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37093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460230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56790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193303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3590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210452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5345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730339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25467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759209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89016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785902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79254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834795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58170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946766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4946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987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689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468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164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386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970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7244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9938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041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9576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272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365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441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174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942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9533734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6294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38024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43788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58147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7702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73251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96675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81680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83293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39727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5654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08081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920868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0227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32370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5361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4159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934886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58368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141447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486760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47974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521460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09136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795252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4170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309759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56340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776547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7184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519605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73675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68270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36977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90436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4517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206408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06747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31308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50401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863944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41037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973406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1097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30025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51330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883646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9124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900578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4687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987699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0745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552317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62318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91673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567339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03462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9440719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809795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74176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660453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8535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828653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92963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91912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79269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261831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40883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346446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8387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425886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10560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595761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47670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562197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92359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851258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80122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922591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52094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005849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17722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132290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80461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3030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955761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51887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7364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58486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80419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45021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94485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314017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22507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26613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78967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283326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90380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47609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24555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780602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28533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805689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29928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7545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8186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87397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60529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055324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28870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085644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93799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596751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22715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44345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71616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53303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26524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845040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15644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986125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09575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001867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91080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277809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35217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491351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02796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531176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19494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298605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93183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094620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165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940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0392954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50820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93385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736493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10670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361161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422791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670934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7378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295304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853830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562975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464004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05638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67995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05058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105265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1157146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585697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87012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75679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233243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7856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761274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828700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32166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734352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65963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045234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77886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120568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0272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4388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274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824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603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414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156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907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633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923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686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30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589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526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611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258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197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406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697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037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121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9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011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551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866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151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886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14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195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32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459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573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11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442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675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950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98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686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678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019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173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321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796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311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480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29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81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475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21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31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92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088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862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843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532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64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647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97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30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156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30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271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360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62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524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412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606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773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403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40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48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05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2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62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26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64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86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469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97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40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745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213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641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37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728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14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580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92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189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924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27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99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191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7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717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685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79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98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855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561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462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184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358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20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243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04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27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530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19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972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785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291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346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578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155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546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7205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249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9826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2686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614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1355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3341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4021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495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4704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5088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7636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9675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309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670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2980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3649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4697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5887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6663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501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5710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4453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6972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8889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612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3352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430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4170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853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0214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226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6496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7149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820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7062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021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9779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67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0653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8784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9656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037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5016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3849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2392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843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358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4907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8795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309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5956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7312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6730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448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5001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0902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181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9885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4589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201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8745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8691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851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2308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3760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5262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2646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4164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1089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2972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8366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5188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6494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1538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445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7360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1951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2439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7312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6161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9597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6651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16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899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2327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3256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0384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6938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8636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772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5138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979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2247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731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7026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9143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473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592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1035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434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3748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372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4527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971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5013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763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7068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9690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7893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9322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3524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6430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788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4295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8330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3812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5524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283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3568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4803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287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721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3200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7010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8702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9772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010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903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9718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5617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5015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0498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8552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936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2167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092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0038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0784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2434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3859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118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5001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8082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5313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124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247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3997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897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5505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406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340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9175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596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5722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6227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5307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196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5603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533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234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6880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9235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668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280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8753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730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2071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6149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1079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8554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9913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2063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230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9736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397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624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75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17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33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83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460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754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501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821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481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882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26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20/10/relationships/intelligence" Target="intelligence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13AE80A-A984-4014-805A-E0EBBF6ACC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875</Words>
  <Characters>4993</Characters>
  <Application>Microsoft Office Word</Application>
  <DocSecurity>0</DocSecurity>
  <Lines>41</Lines>
  <Paragraphs>11</Paragraphs>
  <ScaleCrop>false</ScaleCrop>
  <Company/>
  <LinksUpToDate>false</LinksUpToDate>
  <CharactersWithSpaces>5857</CharactersWithSpaces>
  <SharedDoc>false</SharedDoc>
  <HLinks>
    <vt:vector size="66" baseType="variant">
      <vt:variant>
        <vt:i4>458777</vt:i4>
      </vt:variant>
      <vt:variant>
        <vt:i4>244</vt:i4>
      </vt:variant>
      <vt:variant>
        <vt:i4>0</vt:i4>
      </vt:variant>
      <vt:variant>
        <vt:i4>5</vt:i4>
      </vt:variant>
      <vt:variant>
        <vt:lpwstr>https://www.strobe-statement.org/checklists/</vt:lpwstr>
      </vt:variant>
      <vt:variant>
        <vt:lpwstr/>
      </vt:variant>
      <vt:variant>
        <vt:i4>524363</vt:i4>
      </vt:variant>
      <vt:variant>
        <vt:i4>241</vt:i4>
      </vt:variant>
      <vt:variant>
        <vt:i4>0</vt:i4>
      </vt:variant>
      <vt:variant>
        <vt:i4>5</vt:i4>
      </vt:variant>
      <vt:variant>
        <vt:lpwstr>https://www.imperial.ac.uk/school-public-health/primary-care-and-public-health/research/scaru/evaluation/</vt:lpwstr>
      </vt:variant>
      <vt:variant>
        <vt:lpwstr/>
      </vt:variant>
      <vt:variant>
        <vt:i4>7602209</vt:i4>
      </vt:variant>
      <vt:variant>
        <vt:i4>167</vt:i4>
      </vt:variant>
      <vt:variant>
        <vt:i4>0</vt:i4>
      </vt:variant>
      <vt:variant>
        <vt:i4>5</vt:i4>
      </vt:variant>
      <vt:variant>
        <vt:lpwstr>https://www.imperial.ac.uk/school-public-health/primary-care-and-public-health/research/scaru/</vt:lpwstr>
      </vt:variant>
      <vt:variant>
        <vt:lpwstr/>
      </vt:variant>
      <vt:variant>
        <vt:i4>7012369</vt:i4>
      </vt:variant>
      <vt:variant>
        <vt:i4>27</vt:i4>
      </vt:variant>
      <vt:variant>
        <vt:i4>0</vt:i4>
      </vt:variant>
      <vt:variant>
        <vt:i4>5</vt:i4>
      </vt:variant>
      <vt:variant>
        <vt:lpwstr>mailto:a.el-osta@imperial.ac.uk</vt:lpwstr>
      </vt:variant>
      <vt:variant>
        <vt:lpwstr/>
      </vt:variant>
      <vt:variant>
        <vt:i4>524342</vt:i4>
      </vt:variant>
      <vt:variant>
        <vt:i4>18</vt:i4>
      </vt:variant>
      <vt:variant>
        <vt:i4>0</vt:i4>
      </vt:variant>
      <vt:variant>
        <vt:i4>5</vt:i4>
      </vt:variant>
      <vt:variant>
        <vt:lpwstr>mailto:a.majeed@imperial.ac.uk</vt:lpwstr>
      </vt:variant>
      <vt:variant>
        <vt:lpwstr/>
      </vt:variant>
      <vt:variant>
        <vt:i4>6750288</vt:i4>
      </vt:variant>
      <vt:variant>
        <vt:i4>15</vt:i4>
      </vt:variant>
      <vt:variant>
        <vt:i4>0</vt:i4>
      </vt:variant>
      <vt:variant>
        <vt:i4>5</vt:i4>
      </vt:variant>
      <vt:variant>
        <vt:lpwstr>mailto:a.tristanlopez@imperial.ac.uk</vt:lpwstr>
      </vt:variant>
      <vt:variant>
        <vt:lpwstr/>
      </vt:variant>
      <vt:variant>
        <vt:i4>7143513</vt:i4>
      </vt:variant>
      <vt:variant>
        <vt:i4>12</vt:i4>
      </vt:variant>
      <vt:variant>
        <vt:i4>0</vt:i4>
      </vt:variant>
      <vt:variant>
        <vt:i4>5</vt:i4>
      </vt:variant>
      <vt:variant>
        <vt:lpwstr>mailto:Sami.altalib22@imperial.ac.uk</vt:lpwstr>
      </vt:variant>
      <vt:variant>
        <vt:lpwstr/>
      </vt:variant>
      <vt:variant>
        <vt:i4>2621452</vt:i4>
      </vt:variant>
      <vt:variant>
        <vt:i4>9</vt:i4>
      </vt:variant>
      <vt:variant>
        <vt:i4>0</vt:i4>
      </vt:variant>
      <vt:variant>
        <vt:i4>5</vt:i4>
      </vt:variant>
      <vt:variant>
        <vt:lpwstr>mailto:aos.alaa18@imperial.ac.uk</vt:lpwstr>
      </vt:variant>
      <vt:variant>
        <vt:lpwstr/>
      </vt:variant>
      <vt:variant>
        <vt:i4>720993</vt:i4>
      </vt:variant>
      <vt:variant>
        <vt:i4>6</vt:i4>
      </vt:variant>
      <vt:variant>
        <vt:i4>0</vt:i4>
      </vt:variant>
      <vt:variant>
        <vt:i4>5</vt:i4>
      </vt:variant>
      <vt:variant>
        <vt:lpwstr>mailto:mahmoud.al-ammouri22@imperial.ac.uk</vt:lpwstr>
      </vt:variant>
      <vt:variant>
        <vt:lpwstr/>
      </vt:variant>
      <vt:variant>
        <vt:i4>7012369</vt:i4>
      </vt:variant>
      <vt:variant>
        <vt:i4>3</vt:i4>
      </vt:variant>
      <vt:variant>
        <vt:i4>0</vt:i4>
      </vt:variant>
      <vt:variant>
        <vt:i4>5</vt:i4>
      </vt:variant>
      <vt:variant>
        <vt:lpwstr>mailto:a.el-osta@imperial.ac.uk</vt:lpwstr>
      </vt:variant>
      <vt:variant>
        <vt:lpwstr/>
      </vt:variant>
      <vt:variant>
        <vt:i4>5636116</vt:i4>
      </vt:variant>
      <vt:variant>
        <vt:i4>0</vt:i4>
      </vt:variant>
      <vt:variant>
        <vt:i4>0</vt:i4>
      </vt:variant>
      <vt:variant>
        <vt:i4>5</vt:i4>
      </vt:variant>
      <vt:variant>
        <vt:lpwstr>https://orcid.org/0000-0002-8772-4938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uenta Microsoft</dc:creator>
  <cp:keywords/>
  <dc:description/>
  <cp:lastModifiedBy>El-Osta, Austen</cp:lastModifiedBy>
  <cp:revision>4</cp:revision>
  <cp:lastPrinted>2025-02-04T19:17:00Z</cp:lastPrinted>
  <dcterms:created xsi:type="dcterms:W3CDTF">2025-06-10T11:57:00Z</dcterms:created>
  <dcterms:modified xsi:type="dcterms:W3CDTF">2025-06-10T12:00:00Z</dcterms:modified>
</cp:coreProperties>
</file>